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73905C" w14:textId="247503B5" w:rsidR="0064791E" w:rsidRPr="0064791E" w:rsidRDefault="0064791E" w:rsidP="0064791E">
      <w:pPr>
        <w:pStyle w:val="Title"/>
        <w:rPr>
          <w:bCs/>
          <w:lang w:val="en-GB"/>
        </w:rPr>
      </w:pPr>
      <w:bookmarkStart w:id="0" w:name="_Hlk164092419"/>
      <w:r w:rsidRPr="0064791E">
        <w:rPr>
          <w:bCs/>
          <w:lang w:val="en-GB"/>
        </w:rPr>
        <w:t xml:space="preserve">Depths in a </w:t>
      </w:r>
      <w:r w:rsidR="009800D7">
        <w:rPr>
          <w:bCs/>
          <w:lang w:val="en-GB"/>
        </w:rPr>
        <w:t>D</w:t>
      </w:r>
      <w:r w:rsidRPr="0064791E">
        <w:rPr>
          <w:bCs/>
          <w:lang w:val="en-GB"/>
        </w:rPr>
        <w:t xml:space="preserve">ay - </w:t>
      </w:r>
      <w:r w:rsidR="009800D7">
        <w:rPr>
          <w:bCs/>
          <w:lang w:val="en-GB"/>
        </w:rPr>
        <w:t>a</w:t>
      </w:r>
      <w:r w:rsidRPr="0064791E">
        <w:rPr>
          <w:bCs/>
          <w:lang w:val="en-GB"/>
        </w:rPr>
        <w:t xml:space="preserve"> </w:t>
      </w:r>
      <w:r w:rsidR="009800D7">
        <w:rPr>
          <w:bCs/>
          <w:lang w:val="en-GB"/>
        </w:rPr>
        <w:t>N</w:t>
      </w:r>
      <w:r w:rsidRPr="0064791E">
        <w:rPr>
          <w:bCs/>
          <w:lang w:val="en-GB"/>
        </w:rPr>
        <w:t xml:space="preserve">ew </w:t>
      </w:r>
      <w:r w:rsidR="009800D7">
        <w:rPr>
          <w:bCs/>
          <w:lang w:val="en-GB"/>
        </w:rPr>
        <w:t>E</w:t>
      </w:r>
      <w:r w:rsidRPr="0064791E">
        <w:rPr>
          <w:bCs/>
          <w:lang w:val="en-GB"/>
        </w:rPr>
        <w:t xml:space="preserve">ra of </w:t>
      </w:r>
      <w:r w:rsidR="009800D7">
        <w:rPr>
          <w:bCs/>
          <w:lang w:val="en-GB"/>
        </w:rPr>
        <w:t>R</w:t>
      </w:r>
      <w:r w:rsidRPr="0064791E">
        <w:rPr>
          <w:bCs/>
          <w:lang w:val="en-GB"/>
        </w:rPr>
        <w:t>apid-</w:t>
      </w:r>
      <w:r w:rsidR="009800D7">
        <w:rPr>
          <w:bCs/>
          <w:lang w:val="en-GB"/>
        </w:rPr>
        <w:t>R</w:t>
      </w:r>
      <w:r w:rsidRPr="0064791E">
        <w:rPr>
          <w:bCs/>
          <w:lang w:val="en-GB"/>
        </w:rPr>
        <w:t>esponse Raman-</w:t>
      </w:r>
      <w:r w:rsidR="009800D7">
        <w:rPr>
          <w:bCs/>
          <w:lang w:val="en-GB"/>
        </w:rPr>
        <w:t>b</w:t>
      </w:r>
      <w:r w:rsidRPr="0064791E">
        <w:rPr>
          <w:bCs/>
          <w:lang w:val="en-GB"/>
        </w:rPr>
        <w:t xml:space="preserve">ased </w:t>
      </w:r>
      <w:r w:rsidR="009800D7">
        <w:rPr>
          <w:bCs/>
          <w:lang w:val="en-GB"/>
        </w:rPr>
        <w:t>B</w:t>
      </w:r>
      <w:r w:rsidRPr="0064791E">
        <w:rPr>
          <w:bCs/>
          <w:lang w:val="en-GB"/>
        </w:rPr>
        <w:t xml:space="preserve">arometry using </w:t>
      </w:r>
      <w:r w:rsidR="009800D7">
        <w:rPr>
          <w:bCs/>
          <w:lang w:val="en-GB"/>
        </w:rPr>
        <w:t>F</w:t>
      </w:r>
      <w:r w:rsidRPr="0064791E">
        <w:rPr>
          <w:bCs/>
          <w:lang w:val="en-GB"/>
        </w:rPr>
        <w:t xml:space="preserve">luid </w:t>
      </w:r>
      <w:r w:rsidR="009800D7">
        <w:rPr>
          <w:bCs/>
          <w:lang w:val="en-GB"/>
        </w:rPr>
        <w:t>I</w:t>
      </w:r>
      <w:r w:rsidRPr="0064791E">
        <w:rPr>
          <w:bCs/>
          <w:lang w:val="en-GB"/>
        </w:rPr>
        <w:t>nclusions</w:t>
      </w:r>
    </w:p>
    <w:bookmarkEnd w:id="0"/>
    <w:p w14:paraId="6875C344" w14:textId="5B75EFE4" w:rsidR="00C94AA5" w:rsidRPr="0064791E" w:rsidRDefault="00C94AA5" w:rsidP="00B120F3">
      <w:pPr>
        <w:pStyle w:val="Title"/>
        <w:rPr>
          <w:lang w:val="en-GB"/>
        </w:rPr>
      </w:pPr>
    </w:p>
    <w:p w14:paraId="32E6B0CF" w14:textId="66563CF5" w:rsidR="00C94AA5" w:rsidRPr="009800D7" w:rsidRDefault="009800D7" w:rsidP="00B120F3">
      <w:pPr>
        <w:pStyle w:val="Authors"/>
        <w:rPr>
          <w:vertAlign w:val="superscript"/>
        </w:rPr>
      </w:pPr>
      <w:bookmarkStart w:id="1" w:name="_Hlk164092431"/>
      <w:r w:rsidRPr="009800D7">
        <w:t>C</w:t>
      </w:r>
      <w:r>
        <w:t>.</w:t>
      </w:r>
      <w:r w:rsidRPr="009800D7">
        <w:t xml:space="preserve"> L. DeVitre</w:t>
      </w:r>
      <w:r w:rsidRPr="009800D7">
        <w:rPr>
          <w:vertAlign w:val="superscript"/>
        </w:rPr>
        <w:t>1*</w:t>
      </w:r>
      <w:r w:rsidRPr="009800D7">
        <w:t xml:space="preserve">, </w:t>
      </w:r>
      <w:r>
        <w:t>P.</w:t>
      </w:r>
      <w:r w:rsidRPr="009800D7">
        <w:t xml:space="preserve"> E. Wieser</w:t>
      </w:r>
      <w:r w:rsidRPr="009800D7">
        <w:rPr>
          <w:vertAlign w:val="superscript"/>
        </w:rPr>
        <w:t>1</w:t>
      </w:r>
      <w:r w:rsidRPr="009800D7">
        <w:t>, A</w:t>
      </w:r>
      <w:r>
        <w:t xml:space="preserve">. </w:t>
      </w:r>
      <w:r w:rsidRPr="009800D7">
        <w:t>T. Bearden</w:t>
      </w:r>
      <w:r w:rsidRPr="009800D7">
        <w:rPr>
          <w:vertAlign w:val="superscript"/>
        </w:rPr>
        <w:t>1</w:t>
      </w:r>
      <w:r w:rsidRPr="009800D7">
        <w:t xml:space="preserve">, </w:t>
      </w:r>
      <w:r>
        <w:t>A.</w:t>
      </w:r>
      <w:r w:rsidRPr="009800D7">
        <w:t xml:space="preserve"> Richie</w:t>
      </w:r>
      <w:r w:rsidRPr="009800D7">
        <w:rPr>
          <w:vertAlign w:val="superscript"/>
        </w:rPr>
        <w:t>1</w:t>
      </w:r>
      <w:r w:rsidRPr="009800D7">
        <w:t xml:space="preserve">, </w:t>
      </w:r>
      <w:r>
        <w:t xml:space="preserve">B. </w:t>
      </w:r>
      <w:r w:rsidRPr="009800D7">
        <w:t>Rangel</w:t>
      </w:r>
      <w:r w:rsidRPr="009800D7">
        <w:rPr>
          <w:vertAlign w:val="superscript"/>
        </w:rPr>
        <w:t>1</w:t>
      </w:r>
      <w:r w:rsidRPr="009800D7">
        <w:t xml:space="preserve">, </w:t>
      </w:r>
      <w:r>
        <w:t>M. L. M.</w:t>
      </w:r>
      <w:r w:rsidRPr="009800D7">
        <w:t xml:space="preserve"> Gleeson</w:t>
      </w:r>
      <w:r w:rsidRPr="009800D7">
        <w:rPr>
          <w:vertAlign w:val="superscript"/>
        </w:rPr>
        <w:t>1</w:t>
      </w:r>
      <w:r w:rsidRPr="009800D7">
        <w:t>, J</w:t>
      </w:r>
      <w:r>
        <w:t>.</w:t>
      </w:r>
      <w:r w:rsidRPr="009800D7">
        <w:t xml:space="preserve"> Grimsich</w:t>
      </w:r>
      <w:r w:rsidRPr="009800D7">
        <w:rPr>
          <w:vertAlign w:val="superscript"/>
        </w:rPr>
        <w:t>1</w:t>
      </w:r>
      <w:r w:rsidRPr="009800D7">
        <w:t>, K</w:t>
      </w:r>
      <w:r>
        <w:t>.</w:t>
      </w:r>
      <w:r w:rsidRPr="009800D7">
        <w:t xml:space="preserve"> J. Lynn</w:t>
      </w:r>
      <w:r w:rsidRPr="009800D7">
        <w:rPr>
          <w:vertAlign w:val="superscript"/>
        </w:rPr>
        <w:t>2</w:t>
      </w:r>
      <w:r w:rsidRPr="009800D7">
        <w:t>, D</w:t>
      </w:r>
      <w:r>
        <w:t>.</w:t>
      </w:r>
      <w:r w:rsidRPr="009800D7">
        <w:t xml:space="preserve"> T. Downs</w:t>
      </w:r>
      <w:r w:rsidRPr="009800D7">
        <w:rPr>
          <w:vertAlign w:val="superscript"/>
        </w:rPr>
        <w:t>2</w:t>
      </w:r>
      <w:r w:rsidRPr="009800D7">
        <w:t xml:space="preserve">, </w:t>
      </w:r>
      <w:r w:rsidRPr="009800D7">
        <w:rPr>
          <w:lang w:val="en-GB"/>
        </w:rPr>
        <w:t>N</w:t>
      </w:r>
      <w:r>
        <w:rPr>
          <w:lang w:val="en-GB"/>
        </w:rPr>
        <w:t>.</w:t>
      </w:r>
      <w:r w:rsidRPr="009800D7">
        <w:rPr>
          <w:lang w:val="en-GB"/>
        </w:rPr>
        <w:t xml:space="preserve"> I. Deligne</w:t>
      </w:r>
      <w:r w:rsidRPr="009800D7">
        <w:rPr>
          <w:vertAlign w:val="superscript"/>
          <w:lang w:val="en-GB"/>
        </w:rPr>
        <w:t>2</w:t>
      </w:r>
      <w:r w:rsidRPr="009800D7">
        <w:rPr>
          <w:lang w:val="en-GB"/>
        </w:rPr>
        <w:t>, and K</w:t>
      </w:r>
      <w:r>
        <w:rPr>
          <w:lang w:val="en-GB"/>
        </w:rPr>
        <w:t>.</w:t>
      </w:r>
      <w:r w:rsidRPr="009800D7">
        <w:rPr>
          <w:lang w:val="en-GB"/>
        </w:rPr>
        <w:t xml:space="preserve"> M. Mulliken</w:t>
      </w:r>
      <w:r w:rsidRPr="009800D7">
        <w:rPr>
          <w:vertAlign w:val="superscript"/>
          <w:lang w:val="en-GB"/>
        </w:rPr>
        <w:t>2</w:t>
      </w:r>
      <w:bookmarkEnd w:id="1"/>
    </w:p>
    <w:p w14:paraId="2425083A" w14:textId="77777777" w:rsidR="009800D7" w:rsidRPr="009800D7" w:rsidRDefault="009800D7" w:rsidP="009800D7">
      <w:pPr>
        <w:pStyle w:val="Affiliation"/>
        <w:rPr>
          <w:lang w:val="en-GB"/>
        </w:rPr>
      </w:pPr>
      <w:r w:rsidRPr="009800D7">
        <w:rPr>
          <w:vertAlign w:val="superscript"/>
          <w:lang w:val="en-GB"/>
        </w:rPr>
        <w:t xml:space="preserve">1 </w:t>
      </w:r>
      <w:r w:rsidRPr="009800D7">
        <w:rPr>
          <w:lang w:val="en-GB"/>
        </w:rPr>
        <w:t>Earth and Planetary Sciences, University of California, Berkeley, CA 94270, USA.</w:t>
      </w:r>
    </w:p>
    <w:p w14:paraId="3BB956F6" w14:textId="77777777" w:rsidR="009800D7" w:rsidRPr="009800D7" w:rsidRDefault="009800D7" w:rsidP="009800D7">
      <w:pPr>
        <w:pStyle w:val="Affiliation"/>
      </w:pPr>
      <w:r w:rsidRPr="009800D7">
        <w:rPr>
          <w:vertAlign w:val="superscript"/>
        </w:rPr>
        <w:t>2</w:t>
      </w:r>
      <w:r w:rsidRPr="009800D7">
        <w:t xml:space="preserve"> U. S. Geological Survey, Hawaiian Volcano Observatory, Hilo, HI 96720, USA.</w:t>
      </w:r>
    </w:p>
    <w:p w14:paraId="5049F68E" w14:textId="77777777" w:rsidR="009800D7" w:rsidRPr="009800D7" w:rsidRDefault="009800D7" w:rsidP="009800D7">
      <w:pPr>
        <w:pStyle w:val="Affiliation"/>
      </w:pPr>
    </w:p>
    <w:p w14:paraId="40848199" w14:textId="5D67439F" w:rsidR="009800D7" w:rsidRPr="009800D7" w:rsidRDefault="009800D7" w:rsidP="009800D7">
      <w:pPr>
        <w:pStyle w:val="Affiliation"/>
      </w:pPr>
      <w:r w:rsidRPr="009800D7">
        <w:t xml:space="preserve">* Corresponding author: Charlotte L. DeVitre </w:t>
      </w:r>
      <w:r>
        <w:t>(</w:t>
      </w:r>
      <w:r w:rsidRPr="009800D7">
        <w:t>cl.devitre@gmail.com</w:t>
      </w:r>
      <w:r>
        <w:t>)</w:t>
      </w:r>
    </w:p>
    <w:p w14:paraId="366CA685" w14:textId="77777777" w:rsidR="009800D7" w:rsidRPr="009800D7" w:rsidRDefault="009800D7" w:rsidP="009800D7">
      <w:pPr>
        <w:pStyle w:val="Affiliation"/>
      </w:pPr>
      <w:r w:rsidRPr="009800D7">
        <w:t>ORCiD (CLD): 0000-0002-7167-7997</w:t>
      </w:r>
    </w:p>
    <w:p w14:paraId="013D114A" w14:textId="77777777" w:rsidR="009800D7" w:rsidRPr="009800D7" w:rsidRDefault="009800D7" w:rsidP="009800D7">
      <w:pPr>
        <w:pStyle w:val="Affiliation"/>
      </w:pPr>
      <w:r w:rsidRPr="009800D7">
        <w:t xml:space="preserve">ORCiD (KJL): 0000-0001-7886-4376 </w:t>
      </w:r>
    </w:p>
    <w:p w14:paraId="1ECCF69D" w14:textId="77777777" w:rsidR="009800D7" w:rsidRPr="009800D7" w:rsidRDefault="009800D7" w:rsidP="009800D7">
      <w:pPr>
        <w:pStyle w:val="Affiliation"/>
      </w:pPr>
      <w:r w:rsidRPr="009800D7">
        <w:t xml:space="preserve">ORCiD (DTD): 0000-0002-9056-1404 </w:t>
      </w:r>
    </w:p>
    <w:p w14:paraId="381D9764" w14:textId="77777777" w:rsidR="009800D7" w:rsidRDefault="009800D7" w:rsidP="009800D7">
      <w:pPr>
        <w:pStyle w:val="Affiliation"/>
      </w:pPr>
      <w:r w:rsidRPr="009800D7">
        <w:t>ORCiD (NID): 0000-0001-9221-8581</w:t>
      </w:r>
    </w:p>
    <w:p w14:paraId="5E8E748A" w14:textId="77777777" w:rsidR="00095451" w:rsidRPr="009800D7" w:rsidRDefault="00095451" w:rsidP="009800D7">
      <w:pPr>
        <w:pStyle w:val="Affiliation"/>
      </w:pPr>
    </w:p>
    <w:p w14:paraId="52EAA876" w14:textId="3C7A88C8" w:rsidR="00C94AA5" w:rsidRDefault="00C94AA5" w:rsidP="00095451">
      <w:pPr>
        <w:pStyle w:val="KeyPoints"/>
      </w:pPr>
      <w:r>
        <w:t>Key Points</w:t>
      </w:r>
      <w:r w:rsidR="0096712D">
        <w:t>:</w:t>
      </w:r>
    </w:p>
    <w:p w14:paraId="02BB4FFB" w14:textId="7E4F9F23" w:rsidR="00C94AA5" w:rsidRDefault="009800D7" w:rsidP="00C81368">
      <w:pPr>
        <w:pStyle w:val="KeyPoints"/>
        <w:numPr>
          <w:ilvl w:val="0"/>
          <w:numId w:val="9"/>
        </w:numPr>
      </w:pPr>
      <w:r>
        <w:t>Raman-based fluid inclusion barometry can determine magma reservoir depths within one day of sample receipt</w:t>
      </w:r>
      <w:r w:rsidR="002C1266">
        <w:t>.</w:t>
      </w:r>
    </w:p>
    <w:p w14:paraId="18100143" w14:textId="77777777" w:rsidR="009800D7" w:rsidRDefault="009800D7" w:rsidP="009800D7">
      <w:pPr>
        <w:pStyle w:val="KeyPoints"/>
        <w:numPr>
          <w:ilvl w:val="0"/>
          <w:numId w:val="9"/>
        </w:numPr>
      </w:pPr>
      <w:r>
        <w:t xml:space="preserve">Our global melt inclusion volatile compilation indicates the fluid inclusion method is viable at many frequently active and hazardous mafic volcanic systems. </w:t>
      </w:r>
    </w:p>
    <w:p w14:paraId="7E9E5DC1" w14:textId="77777777" w:rsidR="00921B23" w:rsidRDefault="009800D7" w:rsidP="009800D7">
      <w:pPr>
        <w:pStyle w:val="KeyPoints"/>
        <w:numPr>
          <w:ilvl w:val="0"/>
          <w:numId w:val="9"/>
        </w:numPr>
      </w:pPr>
      <w:r>
        <w:t>The fluid inclusion barometric method is demonstrated to be viable for monitoring purposes.</w:t>
      </w:r>
    </w:p>
    <w:p w14:paraId="396F6334" w14:textId="77777777" w:rsidR="00921B23" w:rsidRDefault="00921B23" w:rsidP="00921B23">
      <w:pPr>
        <w:pStyle w:val="KeyPoints"/>
      </w:pPr>
    </w:p>
    <w:p w14:paraId="5C03B4CB" w14:textId="764940BB" w:rsidR="00B719C8" w:rsidRPr="009800D7" w:rsidRDefault="00921B23" w:rsidP="00921B23">
      <w:pPr>
        <w:pStyle w:val="KeyPoints"/>
      </w:pPr>
      <w:r>
        <w:t>Word count: Abstract 148, Text 4427 (including abstract). Figure count: 3</w:t>
      </w:r>
      <w:r w:rsidR="00B719C8">
        <w:br w:type="page"/>
      </w:r>
    </w:p>
    <w:p w14:paraId="2C47D8E6" w14:textId="6E0C04DF" w:rsidR="00C63321" w:rsidRPr="00FC3EAC" w:rsidRDefault="00C63321" w:rsidP="00C63321">
      <w:pPr>
        <w:pStyle w:val="Abstract"/>
        <w:rPr>
          <w:b/>
        </w:rPr>
      </w:pPr>
      <w:r w:rsidRPr="00FC3EAC">
        <w:rPr>
          <w:b/>
        </w:rPr>
        <w:lastRenderedPageBreak/>
        <w:t xml:space="preserve">Plain Language </w:t>
      </w:r>
      <w:r w:rsidRPr="0096712D">
        <w:rPr>
          <w:b/>
        </w:rPr>
        <w:t>Summary</w:t>
      </w:r>
    </w:p>
    <w:p w14:paraId="489BA2B0" w14:textId="3C34EF7D" w:rsidR="00C63321" w:rsidRDefault="00C63321" w:rsidP="00C63321">
      <w:pPr>
        <w:pStyle w:val="Abstract"/>
        <w:ind w:firstLine="720"/>
        <w:jc w:val="both"/>
        <w:rPr>
          <w:lang w:val="en-GB"/>
        </w:rPr>
      </w:pPr>
      <w:r>
        <w:t>Monitoring volcanic eruptions is crucial for nearby populations. Volcanic observatories regularly use geophysical and geochemical data to understand eruption dynamics and guide emergency response. Magma storage depth has been identified as high-priority information that is not currently obtainable via petrological methods on timescales useful to monitoring efforts. Though this has not been formally tested, it has been suggested that CO</w:t>
      </w:r>
      <w:r w:rsidRPr="004B693F">
        <w:rPr>
          <w:vertAlign w:val="subscript"/>
        </w:rPr>
        <w:t>2</w:t>
      </w:r>
      <w:r>
        <w:t xml:space="preserve">-rich fluid-inclusions could provide this information in near real-time. </w:t>
      </w:r>
      <w:r>
        <w:rPr>
          <w:lang w:val="en-GB"/>
        </w:rPr>
        <w:t xml:space="preserve">We </w:t>
      </w:r>
      <w:r w:rsidRPr="00260573">
        <w:rPr>
          <w:lang w:val="en-GB"/>
        </w:rPr>
        <w:t xml:space="preserve">performed a rapid-response simulation for the September </w:t>
      </w:r>
      <w:r>
        <w:rPr>
          <w:lang w:val="en-GB"/>
        </w:rPr>
        <w:t>10</w:t>
      </w:r>
      <w:r w:rsidRPr="006465D9">
        <w:rPr>
          <w:vertAlign w:val="superscript"/>
          <w:lang w:val="en-GB"/>
        </w:rPr>
        <w:t>th</w:t>
      </w:r>
      <w:r>
        <w:rPr>
          <w:lang w:val="en-GB"/>
        </w:rPr>
        <w:t xml:space="preserve"> </w:t>
      </w:r>
      <w:r w:rsidRPr="00260573">
        <w:rPr>
          <w:lang w:val="en-GB"/>
        </w:rPr>
        <w:t>2023 Kīlauea</w:t>
      </w:r>
      <w:r>
        <w:rPr>
          <w:lang w:val="en-GB"/>
        </w:rPr>
        <w:t xml:space="preserve"> eruption and compiled fluid compositions at the point of vapour saturation from global melt inclusion data to formally test the method’s potential as a monitoring tool. Using Raman spectroscopy, we obtained robust magma storage depths within one day of sample-receipt, demonstrating the value of this method for observatories in highly active and hazardous mafic volcanic systems </w:t>
      </w:r>
      <w:r w:rsidRPr="00260573">
        <w:rPr>
          <w:lang w:val="en-GB"/>
        </w:rPr>
        <w:t xml:space="preserve">(e.g. Iceland, Hawai’i, Galápagos, East African Rift, Réunion, Canary Islands, Azores, Cabo Verde).  </w:t>
      </w:r>
    </w:p>
    <w:p w14:paraId="73E325C0" w14:textId="77777777" w:rsidR="00C63321" w:rsidRPr="00C63321" w:rsidRDefault="00C63321" w:rsidP="00C63321">
      <w:pPr>
        <w:pStyle w:val="Abstract"/>
        <w:ind w:firstLine="720"/>
        <w:jc w:val="both"/>
        <w:rPr>
          <w:lang w:val="en-GB"/>
        </w:rPr>
      </w:pPr>
    </w:p>
    <w:p w14:paraId="2659CCE1" w14:textId="14918433" w:rsidR="002F3B11" w:rsidRDefault="008A6077" w:rsidP="00C81368">
      <w:pPr>
        <w:pStyle w:val="Heading-Main"/>
      </w:pPr>
      <w:r w:rsidRPr="00987EE5">
        <w:t>Abstract</w:t>
      </w:r>
    </w:p>
    <w:p w14:paraId="7BDBD04F" w14:textId="3133AFA1" w:rsidR="002C1266" w:rsidRPr="002C1266" w:rsidRDefault="002C1266" w:rsidP="002C1266">
      <w:pPr>
        <w:pStyle w:val="Abstract"/>
        <w:ind w:firstLine="720"/>
        <w:jc w:val="both"/>
        <w:rPr>
          <w:lang w:val="en-GB"/>
        </w:rPr>
      </w:pPr>
      <w:bookmarkStart w:id="2" w:name="_Hlk164077167"/>
      <w:r w:rsidRPr="002C1266">
        <w:rPr>
          <w:lang w:val="en-GB"/>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on timescales relevant to eruption response. To address this deficiency, we performed a rapid-response simulation for the September 2023 eruption of Kīlauea. We show that Raman-based fluid-inclusion barometry can robustly determine reservoir depths within a day of receiving samples - a transformative timescale for decision making that has not previously been achieved by petrological methods. Additionally, our global melt-inclusion compilation for which we calculated fluid composition at the point of vapour saturation demonstrates the robustness of the fluid-inclusion method at many of the world’s most active and hazardous mafic volcanic systems (e.g. Iceland, Hawai’i, Galápagos, East African Rift, Réunion, Canary Islands, Azores, Cabo Verde).  </w:t>
      </w:r>
    </w:p>
    <w:bookmarkEnd w:id="2"/>
    <w:p w14:paraId="51809AE4" w14:textId="3AD353CC" w:rsidR="00DE3F91" w:rsidRPr="002C1266" w:rsidRDefault="00DE3F91" w:rsidP="00DE3F91">
      <w:pPr>
        <w:pStyle w:val="Abstract"/>
        <w:rPr>
          <w:lang w:val="en-GB"/>
        </w:rPr>
      </w:pPr>
    </w:p>
    <w:p w14:paraId="16752E20" w14:textId="015DE12B" w:rsidR="002F3B11" w:rsidRDefault="002F3B11" w:rsidP="007B522C">
      <w:pPr>
        <w:pStyle w:val="Heading-Main"/>
        <w:jc w:val="both"/>
      </w:pPr>
      <w:r>
        <w:t>1</w:t>
      </w:r>
      <w:r w:rsidR="007B522C">
        <w:t>.</w:t>
      </w:r>
      <w:r>
        <w:t xml:space="preserve"> Introduction</w:t>
      </w:r>
    </w:p>
    <w:p w14:paraId="23441AA5" w14:textId="30092157" w:rsidR="007B522C" w:rsidRPr="007B522C" w:rsidRDefault="007B522C" w:rsidP="007B522C">
      <w:pPr>
        <w:pStyle w:val="Text"/>
        <w:jc w:val="both"/>
        <w:rPr>
          <w:lang w:val="en-GB"/>
        </w:rPr>
      </w:pPr>
      <w:r w:rsidRPr="007B522C">
        <w:rPr>
          <w:lang w:val="en-GB"/>
        </w:rPr>
        <w:t xml:space="preserve">Volcano observatories increasingly use data collected from erupted lava and tephra samples in near-real-time to obtain information about the magmatic plumbing system to help inform decision-making during volcanic crises </w:t>
      </w:r>
      <w:r w:rsidRPr="007B522C">
        <w:rPr>
          <w:lang w:val="en-GB"/>
        </w:rPr>
        <w:fldChar w:fldCharType="begin"/>
      </w:r>
      <w:r w:rsidR="00C63321">
        <w:rPr>
          <w:lang w:val="en-GB"/>
        </w:rPr>
        <w:instrText xml:space="preserve"> ADDIN ZOTERO_ITEM CSL_CITATION {"citationID":"m6t22j26","properties":{"formattedCitation":"(Gansecki et al., 2019; Pankhurst et al., 2022; Re et al., 2021)","plainCitation":"(Gansecki et al., 2019; Pankhurst et al., 2022; Re et al., 202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Gansecki et al., 2019; Pankhurst et al., 2022; Re et al., 2021)</w:t>
      </w:r>
      <w:r w:rsidRPr="007B522C">
        <w:fldChar w:fldCharType="end"/>
      </w:r>
      <w:r w:rsidRPr="007B522C">
        <w:rPr>
          <w:lang w:val="en-GB"/>
        </w:rPr>
        <w:t xml:space="preserve">. Most work so far has focused on the chemistry of erupted lavas and crystal cargoes </w:t>
      </w:r>
      <w:r w:rsidRPr="007B522C">
        <w:rPr>
          <w:lang w:val="en-GB"/>
        </w:rPr>
        <w:fldChar w:fldCharType="begin"/>
      </w:r>
      <w:r w:rsidR="00C63321">
        <w:rPr>
          <w:lang w:val="en-GB"/>
        </w:rPr>
        <w:instrText xml:space="preserve"> ADDIN ZOTERO_ITEM CSL_CITATION {"citationID":"xInzlsTa","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Pankhurst et al., 2022)</w:t>
      </w:r>
      <w:r w:rsidRPr="007B522C">
        <w:fldChar w:fldCharType="end"/>
      </w:r>
      <w:r w:rsidRPr="007B522C">
        <w:rPr>
          <w:lang w:val="en-GB"/>
        </w:rPr>
        <w:t xml:space="preserve"> to gain insight into changing melt composition and rheological properties (e.g., </w:t>
      </w:r>
      <w:r w:rsidR="00042A23">
        <w:rPr>
          <w:lang w:val="en-GB"/>
        </w:rPr>
        <w:t xml:space="preserve"> </w:t>
      </w:r>
      <w:r w:rsidRPr="007B522C">
        <w:rPr>
          <w:lang w:val="en-GB"/>
        </w:rPr>
        <w:fldChar w:fldCharType="begin"/>
      </w:r>
      <w:r w:rsidR="00C63321">
        <w:rPr>
          <w:lang w:val="en-GB"/>
        </w:rPr>
        <w:instrText xml:space="preserve"> ADDIN ZOTERO_ITEM CSL_CITATION {"citationID":"d6PoOAOW","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63321" w:rsidRPr="00C63321">
        <w:t>Gansecki et al., 2019)</w:t>
      </w:r>
      <w:r w:rsidRPr="007B522C">
        <w:fldChar w:fldCharType="end"/>
      </w:r>
      <w:r w:rsidRPr="007B522C">
        <w:rPr>
          <w:lang w:val="en-GB"/>
        </w:rPr>
        <w:t xml:space="preserve">. However, up until now, petrological monitoring has been unable to address the high-priority question– </w:t>
      </w:r>
      <w:r w:rsidRPr="007B522C">
        <w:rPr>
          <w:i/>
          <w:iCs/>
          <w:lang w:val="en-GB"/>
        </w:rPr>
        <w:t>Where is the magma coming from?</w:t>
      </w:r>
      <w:r w:rsidRPr="007B522C">
        <w:rPr>
          <w:lang w:val="en-GB"/>
        </w:rPr>
        <w:t xml:space="preserve"> </w:t>
      </w:r>
      <w:r w:rsidRPr="007B522C">
        <w:rPr>
          <w:lang w:val="en-GB"/>
        </w:rPr>
        <w:fldChar w:fldCharType="begin"/>
      </w:r>
      <w:r w:rsidR="00C63321">
        <w:rPr>
          <w:lang w:val="en-GB"/>
        </w:rPr>
        <w:instrText xml:space="preserve"> ADDIN ZOTERO_ITEM CSL_CITATION {"citationID":"QOjMjbJ4","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B522C">
        <w:rPr>
          <w:lang w:val="en-GB"/>
        </w:rPr>
        <w:fldChar w:fldCharType="begin"/>
      </w:r>
      <w:r w:rsidR="00217AC2">
        <w:rPr>
          <w:lang w:val="en-GB"/>
        </w:rPr>
        <w:instrText xml:space="preserve"> ADDIN ZOTERO_ITEM CSL_CITATION {"citationID":"Jja7Xex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B522C">
        <w:rPr>
          <w:lang w:val="en-GB"/>
        </w:rPr>
        <w:fldChar w:fldCharType="separate"/>
      </w:r>
      <w:r w:rsidR="00217AC2" w:rsidRPr="00217AC2">
        <w:t>(P. E. Wieser, Kent, Till, &amp; Abers, 2023)</w:t>
      </w:r>
      <w:r w:rsidRPr="007B522C">
        <w:fldChar w:fldCharType="end"/>
      </w:r>
      <w:r w:rsidRPr="007B522C">
        <w:rPr>
          <w:lang w:val="en-GB"/>
        </w:rPr>
        <w:t xml:space="preserve">, depths of storage are a vital parameter to begin interpreting unrest associated with a new  episode of eruptive activity </w:t>
      </w:r>
      <w:r w:rsidRPr="007B522C">
        <w:rPr>
          <w:lang w:val="en-GB"/>
        </w:rPr>
        <w:fldChar w:fldCharType="begin"/>
      </w:r>
      <w:r w:rsidR="00C63321">
        <w:rPr>
          <w:lang w:val="en-GB"/>
        </w:rPr>
        <w:instrText xml:space="preserve"> ADDIN ZOTERO_ITEM CSL_CITATION {"citationID":"eyqjPFqG","properties":{"formattedCitation":"(Pritchard 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63321" w:rsidRPr="00C63321">
        <w:t>(Pritchard et al., 2019)</w:t>
      </w:r>
      <w:r w:rsidRPr="007B522C">
        <w:fldChar w:fldCharType="end"/>
      </w:r>
      <w:r w:rsidRPr="007B522C">
        <w:rPr>
          <w:lang w:val="en-GB"/>
        </w:rPr>
        <w:t xml:space="preserve">. </w:t>
      </w:r>
      <w:r w:rsidRPr="007B522C">
        <w:t xml:space="preserve">For example, the return of eruptive </w:t>
      </w:r>
      <w:r w:rsidRPr="007B522C">
        <w:lastRenderedPageBreak/>
        <w:t xml:space="preserve">activity at Kīlauea in 2020 was accompanied by many questions about how the magmatic plumbing system had changed following the summit collapse in 2018 </w:t>
      </w:r>
      <w:r w:rsidRPr="007B522C">
        <w:fldChar w:fldCharType="begin"/>
      </w:r>
      <w:r w:rsidR="00C63321">
        <w:instrText xml:space="preserve"> ADDIN ZOTERO_ITEM CSL_CITATION {"citationID":"ECbTTtQ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63321" w:rsidRPr="00C63321">
        <w:t>(Lynn et al., 2024)</w:t>
      </w:r>
      <w:r w:rsidRPr="007B522C">
        <w:fldChar w:fldCharType="end"/>
      </w:r>
      <w:r w:rsidRPr="007B522C">
        <w:t>.</w:t>
      </w:r>
    </w:p>
    <w:p w14:paraId="06BEFD05" w14:textId="1694E49E" w:rsidR="007B522C" w:rsidRPr="007B522C" w:rsidRDefault="007B522C" w:rsidP="007B522C">
      <w:pPr>
        <w:pStyle w:val="Text"/>
        <w:jc w:val="both"/>
        <w:rPr>
          <w:lang w:val="en-GB"/>
        </w:rPr>
      </w:pPr>
      <w:r w:rsidRPr="007B522C">
        <w:rPr>
          <w:lang w:val="en-GB"/>
        </w:rPr>
        <w:t xml:space="preserve">Melt inclusion (MI) barometry, a widely popular petrological method to determine storage depths from volatile contents, takes months to years to complete </w:t>
      </w:r>
      <w:r w:rsidRPr="007B522C">
        <w:rPr>
          <w:lang w:val="en-GB"/>
        </w:rPr>
        <w:fldChar w:fldCharType="begin"/>
      </w:r>
      <w:r w:rsidR="00C63321">
        <w:rPr>
          <w:lang w:val="en-GB"/>
        </w:rPr>
        <w:instrText xml:space="preserve"> ADDIN ZOTERO_ITEM CSL_CITATION {"citationID":"SMcLjzCz","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While mineral barometry can be implemented faster than melt inclusion measurements (only requiring electron probe microanalysis (EPMA) measurements on eruptive minerals), it is imprecise </w:t>
      </w:r>
      <w:r w:rsidRPr="007B522C">
        <w:rPr>
          <w:lang w:val="en-GB"/>
        </w:rPr>
        <w:fldChar w:fldCharType="begin"/>
      </w:r>
      <w:r w:rsidR="00217AC2">
        <w:rPr>
          <w:lang w:val="en-GB"/>
        </w:rPr>
        <w:instrText xml:space="preserve"> ADDIN ZOTERO_ITEM CSL_CITATION {"citationID":"AV8E5NeI","properties":{"formattedCitation":"(P. E. Wieser, Kent, &amp; Till, 2023)","plainCitation":"(P. E. Wieser, Kent, &amp; Till, 2023)","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7B522C">
        <w:rPr>
          <w:lang w:val="en-GB"/>
        </w:rPr>
        <w:fldChar w:fldCharType="separate"/>
      </w:r>
      <w:r w:rsidR="00217AC2" w:rsidRPr="00217AC2">
        <w:t>(P. E. Wieser, Kent, &amp; Till, 2023)</w:t>
      </w:r>
      <w:r w:rsidRPr="007B522C">
        <w:fldChar w:fldCharType="end"/>
      </w:r>
      <w:r w:rsidRPr="007B522C">
        <w:rPr>
          <w:lang w:val="en-GB"/>
        </w:rPr>
        <w:t xml:space="preserve">, and therefore would only be able to constrain magma storage to very broad regions of the crust (e.g.,  stored in the crust vs. below the Moho). Mineral thermobarometry also has poor applicability at active volcanoes such as Kīlauea or Mauna Loa where the only major silicate phase in most lavas is olivine, the chemistry of which is not pressure sensitive, and where a precision of 1–2 km is needed to distinguish between storage reservoirs </w:t>
      </w:r>
      <w:r w:rsidRPr="007B522C">
        <w:rPr>
          <w:lang w:val="en-GB"/>
        </w:rPr>
        <w:fldChar w:fldCharType="begin"/>
      </w:r>
      <w:r w:rsidR="00217AC2">
        <w:rPr>
          <w:lang w:val="en-GB"/>
        </w:rPr>
        <w:instrText xml:space="preserve"> ADDIN ZOTERO_ITEM CSL_CITATION {"citationID":"XblM5Ymy","properties":{"formattedCitation":"(K. R. Anderson &amp; Poland, 2016; Baker &amp; Amelung, 2012)","plainCitation":"(K. R. Anderson &amp; Poland, 2016; Baker &amp; Amelung, 2012)","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7B522C">
        <w:rPr>
          <w:lang w:val="en-GB"/>
        </w:rPr>
        <w:fldChar w:fldCharType="separate"/>
      </w:r>
      <w:r w:rsidR="00217AC2" w:rsidRPr="00217AC2">
        <w:t>(K. R. Anderson &amp; Poland, 2016; Baker &amp; Amelung, 2012)</w:t>
      </w:r>
      <w:r w:rsidRPr="007B522C">
        <w:fldChar w:fldCharType="end"/>
      </w:r>
      <w:r w:rsidRPr="007B522C">
        <w:rPr>
          <w:lang w:val="en-GB"/>
        </w:rPr>
        <w:t>.</w:t>
      </w:r>
    </w:p>
    <w:p w14:paraId="67FD4A75" w14:textId="42829D9F" w:rsidR="007B522C" w:rsidRPr="007B522C" w:rsidRDefault="007B522C" w:rsidP="007B522C">
      <w:pPr>
        <w:pStyle w:val="Text"/>
        <w:jc w:val="both"/>
        <w:rPr>
          <w:lang w:val="en-GB"/>
        </w:rPr>
      </w:pPr>
      <w:r w:rsidRPr="007B522C">
        <w:rPr>
          <w:lang w:val="en-GB"/>
        </w:rPr>
        <w:t>Recent developments have shown that Raman-based barometry of CO</w:t>
      </w:r>
      <w:r w:rsidRPr="007B522C">
        <w:rPr>
          <w:vertAlign w:val="subscript"/>
          <w:lang w:val="en-GB"/>
        </w:rPr>
        <w:t>2</w:t>
      </w:r>
      <w:r w:rsidRPr="007B522C">
        <w:rPr>
          <w:lang w:val="en-GB"/>
        </w:rPr>
        <w:t xml:space="preserve">-rich fluid inclusions (FI) provides an alternative to popular petrological barometers, with much smaller uncertainties than mineral barometry, and requiring far less time and resources than MI analyses </w:t>
      </w:r>
      <w:r w:rsidRPr="007B522C">
        <w:rPr>
          <w:lang w:val="en-GB"/>
        </w:rPr>
        <w:fldChar w:fldCharType="begin"/>
      </w:r>
      <w:r w:rsidR="00C63321">
        <w:rPr>
          <w:lang w:val="en-GB"/>
        </w:rPr>
        <w:instrText xml:space="preserve"> ADDIN ZOTERO_ITEM CSL_CITATION {"citationID":"ATAYE3Py","properties":{"formattedCitation":"(Dayton et al., 2023; C.L. DeVitre &amp; Wieser, 2024)","plainCitation":"(Dayton et al., 2023; C.L. DeVitre &amp;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Dayton et al., 2023; C.L. DeVitre &amp; Wieser, 2024)</w:t>
      </w:r>
      <w:r w:rsidRPr="007B522C">
        <w:fldChar w:fldCharType="end"/>
      </w:r>
      <w:r w:rsidRPr="007B522C">
        <w:t xml:space="preserve">. This method uses spectral features of </w:t>
      </w:r>
      <w:r w:rsidRPr="007B522C">
        <w:rPr>
          <w:lang w:val="en-GB"/>
        </w:rPr>
        <w:t>CO</w:t>
      </w:r>
      <w:r w:rsidRPr="007B522C">
        <w:rPr>
          <w:vertAlign w:val="subscript"/>
          <w:lang w:val="en-GB"/>
        </w:rPr>
        <w:t>2</w:t>
      </w:r>
      <w:r w:rsidRPr="007B522C">
        <w:t xml:space="preserve"> fluids to calculate a </w:t>
      </w:r>
      <w:r w:rsidRPr="007B522C">
        <w:rPr>
          <w:lang w:val="en-GB"/>
        </w:rPr>
        <w:t>CO</w:t>
      </w:r>
      <w:r w:rsidRPr="007B522C">
        <w:rPr>
          <w:vertAlign w:val="subscript"/>
          <w:lang w:val="en-GB"/>
        </w:rPr>
        <w:t>2</w:t>
      </w:r>
      <w:r w:rsidRPr="007B522C">
        <w:t xml:space="preserve"> density using an instrument specific calibration </w:t>
      </w:r>
      <w:r w:rsidRPr="007B522C">
        <w:rPr>
          <w:lang w:val="en-GB"/>
        </w:rPr>
        <w:fldChar w:fldCharType="begin"/>
      </w:r>
      <w:r w:rsidR="00C63321">
        <w:instrText xml:space="preserve"> ADDIN ZOTERO_ITEM CSL_CITATION {"citationID":"JL5zVcMl","properties":{"formattedCitation":"(Charlotte L. DeVitre et al., 2021)","plainCitation":"(Charlotte L. 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B522C">
        <w:rPr>
          <w:lang w:val="en-GB"/>
        </w:rPr>
        <w:fldChar w:fldCharType="separate"/>
      </w:r>
      <w:r w:rsidR="00C63321" w:rsidRPr="00C63321">
        <w:t>(Charlotte L. DeVitre et al., 2021)</w:t>
      </w:r>
      <w:r w:rsidRPr="007B522C">
        <w:fldChar w:fldCharType="end"/>
      </w:r>
      <w:r w:rsidRPr="007B522C">
        <w:rPr>
          <w:lang w:val="en-GB"/>
        </w:rPr>
        <w:t>. Along with an estimate of entrapment temperature, this density is converted into an entrapment pressure using a CO</w:t>
      </w:r>
      <w:r w:rsidRPr="007B522C">
        <w:rPr>
          <w:vertAlign w:val="subscript"/>
          <w:lang w:val="en-GB"/>
        </w:rPr>
        <w:t>2</w:t>
      </w:r>
      <w:r w:rsidRPr="007B522C">
        <w:rPr>
          <w:lang w:val="en-GB"/>
        </w:rPr>
        <w:t xml:space="preserve"> Equation of State (EOS, Fig. 1). One major advantage of this method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 xml:space="preserve">). If we perform EOS calculations using the lower and upper limit of liquidus temperatures for olivine-saturated melts erupted at Kīlauea volcano throughout its history (~1100 and 1350 ˚C; </w:t>
      </w:r>
      <w:r w:rsidRPr="007B522C">
        <w:rPr>
          <w:lang w:val="en-GB"/>
        </w:rPr>
        <w:fldChar w:fldCharType="begin"/>
      </w:r>
      <w:r w:rsidR="00C63321">
        <w:rPr>
          <w:lang w:val="en-GB"/>
        </w:rPr>
        <w:instrText xml:space="preserve"> ADDIN ZOTERO_ITEM CSL_CITATION {"citationID":"ZxrqqlHJ","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C.L. DeVitre &amp; Wieser, 2024)</w:t>
      </w:r>
      <w:r w:rsidRPr="007B522C">
        <w:fldChar w:fldCharType="end"/>
      </w:r>
      <w:r w:rsidRPr="007B522C">
        <w:rPr>
          <w:lang w:val="en-GB"/>
        </w:rPr>
        <w:t xml:space="preserve">, the change in pressure is at most ~20 %, which corresponds to ~0.2 – 0.4 km at depths representative of the shallower Halemaʻumaʻu reservoir (1-2 km), and ~0.6-1 km at the depths of the deeper south Caldera reservoir (3-5 km, Fig. 1b and Fig. </w:t>
      </w:r>
      <w:r w:rsidR="00B17EB7">
        <w:rPr>
          <w:lang w:val="en-GB"/>
        </w:rPr>
        <w:t>S3</w:t>
      </w:r>
      <w:r w:rsidRPr="007B522C">
        <w:rPr>
          <w:lang w:val="en-GB"/>
        </w:rPr>
        <w:t>-</w:t>
      </w:r>
      <w:r w:rsidR="00B17EB7">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7B1E59B2" w14:textId="7E871B3A" w:rsidR="007B522C" w:rsidRPr="007B522C" w:rsidRDefault="007B522C" w:rsidP="007B522C">
      <w:pPr>
        <w:pStyle w:val="Text"/>
        <w:jc w:val="both"/>
      </w:pPr>
      <w:r w:rsidRPr="007B522C">
        <w:rPr>
          <w:lang w:val="en-GB"/>
        </w:rPr>
        <w:t xml:space="preserve">A number of recent studies have speculated that fluid inclusion barometry can be performed quickly enough to be useful for near real-time volcano monitoring (e.g., refs </w:t>
      </w:r>
      <w:r w:rsidRPr="007B522C">
        <w:rPr>
          <w:lang w:val="en-GB"/>
        </w:rPr>
        <w:fldChar w:fldCharType="begin"/>
      </w:r>
      <w:r w:rsidR="00C63321">
        <w:rPr>
          <w:lang w:val="en-GB"/>
        </w:rPr>
        <w:instrText xml:space="preserve"> ADDIN ZOTERO_ITEM CSL_CITATION {"citationID":"McJKzOKg","properties":{"formattedCitation":"(Dayton et al., 2023; Zanon 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B522C">
        <w:rPr>
          <w:lang w:val="en-GB"/>
        </w:rPr>
        <w:fldChar w:fldCharType="separate"/>
      </w:r>
      <w:r w:rsidR="00C63321" w:rsidRPr="00C63321">
        <w:t>(Dayton et al., 2023; Zanon et al., 2024)</w:t>
      </w:r>
      <w:r w:rsidRPr="007B522C">
        <w:fldChar w:fldCharType="end"/>
      </w:r>
      <w:r w:rsidRPr="007B522C">
        <w:rPr>
          <w:lang w:val="en-GB"/>
        </w:rPr>
        <w:t xml:space="preserve">). However, this is the first study to rigorously assess just how quickly FI depths can be obtained from erupted material, and whether these timescales are short enough to have utility as a petrological monitoring tool. The </w:t>
      </w:r>
      <w:r w:rsidRPr="007B522C">
        <w:t xml:space="preserve">CONVERSE Hawai‘i Scientific Advisory Committee </w:t>
      </w:r>
      <w:r w:rsidRPr="007B522C">
        <w:fldChar w:fldCharType="begin"/>
      </w:r>
      <w:r w:rsidR="00217AC2">
        <w:instrText xml:space="preserve"> ADDIN ZOTERO_ITEM CSL_CITATION {"citationID":"GDSQzjPt","properties":{"formattedCitation":"(K. M. Cooper et al., 2023)","plainCitation":"(K. M. 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7B522C">
        <w:fldChar w:fldCharType="separate"/>
      </w:r>
      <w:r w:rsidR="00217AC2" w:rsidRPr="00217AC2">
        <w:t>(K. M. Cooper et al., 2023)</w:t>
      </w:r>
      <w:r w:rsidRPr="007B522C">
        <w:fldChar w:fldCharType="end"/>
      </w:r>
      <w:r w:rsidRPr="007B522C">
        <w:t xml:space="preserve"> specifically recommended that key science questions should be identified, and pre-planning science activities performed, to facilitate more rapid implementation across a broader scientific group during hazardous eruptions. </w:t>
      </w:r>
      <w:r w:rsidRPr="007B522C">
        <w:rPr>
          <w:lang w:val="en-GB"/>
        </w:rPr>
        <w:t xml:space="preserve">Performing these simulations during relatively small, low hazard eruptions (as here) or as hypothetical simulations (e.g., </w:t>
      </w:r>
      <w:r w:rsidR="00042A23">
        <w:rPr>
          <w:lang w:val="en-GB"/>
        </w:rPr>
        <w:t xml:space="preserve"> </w:t>
      </w:r>
      <w:r w:rsidRPr="007B522C">
        <w:rPr>
          <w:lang w:val="en-GB"/>
        </w:rPr>
        <w:fldChar w:fldCharType="begin"/>
      </w:r>
      <w:r w:rsidR="00C63321">
        <w:rPr>
          <w:lang w:val="en-GB"/>
        </w:rPr>
        <w:instrText xml:space="preserve"> ADDIN ZOTERO_ITEM CSL_CITATION {"citationID":"n02ZawQN","properties":{"formattedCitation":"(Andrews 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7B522C">
        <w:rPr>
          <w:lang w:val="en-GB"/>
        </w:rPr>
        <w:fldChar w:fldCharType="separate"/>
      </w:r>
      <w:r w:rsidR="00C63321" w:rsidRPr="00C63321">
        <w:t>Andrews et al., 2019)</w:t>
      </w:r>
      <w:r w:rsidRPr="007B522C">
        <w:fldChar w:fldCharType="end"/>
      </w:r>
      <w:r w:rsidRPr="007B522C">
        <w:rPr>
          <w:lang w:val="en-GB"/>
        </w:rPr>
        <w:t xml:space="preserve"> </w:t>
      </w:r>
      <w:r w:rsidR="00F36B51">
        <w:rPr>
          <w:lang w:val="en-GB"/>
        </w:rPr>
        <w:t>is</w:t>
      </w:r>
      <w:r w:rsidR="00F36B51" w:rsidRPr="007B522C">
        <w:rPr>
          <w:lang w:val="en-GB"/>
        </w:rPr>
        <w:t xml:space="preserve"> </w:t>
      </w:r>
      <w:r w:rsidRPr="007B522C">
        <w:rPr>
          <w:lang w:val="en-GB"/>
        </w:rPr>
        <w:t xml:space="preserve">vital to ensure that any bottle necks are ironed out so that we are as prepared as possible for the next large volcanic crisis </w:t>
      </w:r>
      <w:r w:rsidRPr="007B522C">
        <w:rPr>
          <w:lang w:val="en-GB"/>
        </w:rPr>
        <w:fldChar w:fldCharType="begin"/>
      </w:r>
      <w:r w:rsidR="00C63321">
        <w:rPr>
          <w:lang w:val="en-GB"/>
        </w:rPr>
        <w:instrText xml:space="preserve"> ADDIN ZOTERO_ITEM CSL_CITATION {"citationID":"iQDKi7ME","properties":{"formattedCitation":"(Dietterich &amp; Neal, 2022)","plainCitation":"(Dietterich &amp;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7B522C">
        <w:rPr>
          <w:lang w:val="en-GB"/>
        </w:rPr>
        <w:fldChar w:fldCharType="separate"/>
      </w:r>
      <w:r w:rsidR="00C63321" w:rsidRPr="00C63321">
        <w:t>(Dietterich &amp; Neal, 2022)</w:t>
      </w:r>
      <w:r w:rsidRPr="007B522C">
        <w:fldChar w:fldCharType="end"/>
      </w:r>
      <w:r w:rsidRPr="007B522C">
        <w:rPr>
          <w:lang w:val="en-GB"/>
        </w:rPr>
        <w:t xml:space="preserve">. Importantly, this simulation revealed that rapid response fluid inclusion work in collaboration with academic institutions </w:t>
      </w:r>
      <w:r w:rsidRPr="007B522C">
        <w:t>was not taxing on observatory staff and thus that this method can be employed during future eruptions.</w:t>
      </w:r>
    </w:p>
    <w:p w14:paraId="5663F0C8" w14:textId="24176A25" w:rsidR="007B522C" w:rsidRPr="007B522C" w:rsidRDefault="007B522C" w:rsidP="007B522C">
      <w:pPr>
        <w:pStyle w:val="Text"/>
        <w:ind w:firstLine="0"/>
        <w:jc w:val="both"/>
      </w:pPr>
      <w:r w:rsidRPr="007B522C">
        <w:rPr>
          <w:noProof/>
        </w:rPr>
        <w:lastRenderedPageBreak/>
        <w:drawing>
          <wp:inline distT="0" distB="0" distL="0" distR="0" wp14:anchorId="314FCB8F" wp14:editId="5D40F6AD">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31910E1" w14:textId="39AD00AE" w:rsidR="007B522C" w:rsidRPr="007B522C" w:rsidRDefault="007B522C" w:rsidP="007B522C">
      <w:pPr>
        <w:pStyle w:val="Text"/>
        <w:jc w:val="both"/>
        <w:rPr>
          <w:i/>
          <w:iCs/>
          <w:lang w:val="en-GB"/>
        </w:rPr>
      </w:pPr>
      <w:r w:rsidRPr="007B522C">
        <w:rPr>
          <w:b/>
          <w:bCs/>
          <w:i/>
          <w:iCs/>
          <w:lang w:val="en-GB"/>
        </w:rPr>
        <w:t xml:space="preserve">Figure 1. Sensitivity of the fluid inclusion barometry to Temperature and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lang w:val="en-GB"/>
        </w:rPr>
        <w:t>. (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C63321">
        <w:rPr>
          <w:i/>
          <w:iCs/>
          <w:lang w:val="en-GB"/>
        </w:rPr>
        <w:instrText xml:space="preserve"> ADDIN ZOTERO_ITEM CSL_CITATION {"citationID":"2c3MJBA6","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63321" w:rsidRPr="00C63321">
        <w:t xml:space="preserve">Span &amp; Wagner, </w:t>
      </w:r>
      <w:r w:rsidR="00F36B51">
        <w:t>(</w:t>
      </w:r>
      <w:r w:rsidR="00C63321" w:rsidRPr="00C63321">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EOS calculations during day 1 and 2 of the simulation, 1240 ˚C is the rounded mean and median of all measured temperatures in our final dataset.</w:t>
      </w:r>
      <w:r w:rsidRPr="007B522C">
        <w:rPr>
          <w:i/>
          <w:iCs/>
          <w:lang w:val="en-GB"/>
        </w:rPr>
        <w:t xml:space="preserve"> (b) Close-up of panel a. </w:t>
      </w:r>
      <w:r w:rsidRPr="007B522C">
        <w:rPr>
          <w:i/>
          <w:iCs/>
        </w:rPr>
        <w:t xml:space="preserve">Grey boxes show the depth range of Kīlauea magma storage inferred from FI and MI barometry as well as geophysics </w:t>
      </w:r>
      <w:r w:rsidRPr="007B522C">
        <w:rPr>
          <w:i/>
          <w:iCs/>
        </w:rPr>
        <w:fldChar w:fldCharType="begin"/>
      </w:r>
      <w:r w:rsidR="00C63321">
        <w:rPr>
          <w:i/>
          <w:iCs/>
        </w:rPr>
        <w:instrText xml:space="preserve"> ADDIN ZOTERO_ITEM CSL_CITATION {"citationID":"6eBD2Wq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i/>
          <w:iCs/>
        </w:rPr>
        <w:instrText>∼</w:instrText>
      </w:r>
      <w:r w:rsidR="00C63321">
        <w:rPr>
          <w:i/>
          <w:iCs/>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C63321" w:rsidRPr="00C63321">
        <w:rPr>
          <w:i/>
          <w:iCs/>
          <w:lang w:val="fr-CH"/>
        </w:rPr>
        <w:instrText xml:space="preserve">n effusive period. Melt and fluid inclusions in high-forsterite olivine (Fo86–89) trapped at shallow depths indicate that high-temperature magmas (1200 to </w:instrText>
      </w:r>
      <w:r w:rsidR="00C63321" w:rsidRPr="00C63321">
        <w:rPr>
          <w:rFonts w:ascii="Cambria Math" w:hAnsi="Cambria Math" w:cs="Cambria Math"/>
          <w:i/>
          <w:iCs/>
          <w:lang w:val="fr-CH"/>
        </w:rPr>
        <w:instrText>∼</w:instrText>
      </w:r>
      <w:r w:rsidR="00C63321" w:rsidRPr="00C63321">
        <w:rPr>
          <w:i/>
          <w:i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63321" w:rsidRPr="00C63321">
        <w:rPr>
          <w:lang w:val="fr-CH"/>
        </w:rPr>
        <w:t>(C.L. DeVitre &amp; Wieser, 2024; Lerner et al., 2024)</w:t>
      </w:r>
      <w:r w:rsidRPr="007B522C">
        <w:fldChar w:fldCharType="end"/>
      </w:r>
      <w:r w:rsidRPr="007B522C">
        <w:rPr>
          <w:i/>
          <w:iCs/>
          <w:lang w:val="fr-CH"/>
        </w:rPr>
        <w:t xml:space="preserve">. </w:t>
      </w:r>
      <w:r w:rsidRPr="00217AC2">
        <w:rPr>
          <w:i/>
          <w:iCs/>
          <w:lang w:val="fr-CH"/>
        </w:rPr>
        <w:t xml:space="preserve">HMM= Halema’uma’u reservoir, SC = South Caldera reservoir. </w:t>
      </w:r>
      <w:r w:rsidRPr="007B522C">
        <w:rPr>
          <w:i/>
          <w:iCs/>
        </w:rPr>
        <w:t>Stars show hypothetical FI trapped at HMM and SC reservoirs with our initial guessed temperature (1150 ˚C) and error bars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molar proportions of H</w:t>
      </w:r>
      <w:r w:rsidRPr="007B522C">
        <w:rPr>
          <w:i/>
          <w:iCs/>
          <w:vertAlign w:val="subscript"/>
          <w:lang w:val="en-GB"/>
        </w:rPr>
        <w:t>2</w:t>
      </w:r>
      <w:r w:rsidRPr="007B522C">
        <w:rPr>
          <w:i/>
          <w:iCs/>
          <w:lang w:val="en-GB"/>
        </w:rPr>
        <w:t>O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C63321">
        <w:rPr>
          <w:i/>
          <w:iCs/>
          <w:lang w:val="en-GB"/>
        </w:rPr>
        <w:instrText xml:space="preserve"> ADDIN ZOTERO_ITEM CSL_CITATION {"citationID":"tcJiGUvi","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63321" w:rsidRPr="00C63321">
        <w:t>(Duan &amp; Zhang, 2006)</w:t>
      </w:r>
      <w:r w:rsidRPr="007B522C">
        <w:fldChar w:fldCharType="end"/>
      </w:r>
      <w:r w:rsidRPr="007B522C">
        <w:rPr>
          <w:i/>
          <w:iCs/>
          <w:lang w:val="en-GB"/>
        </w:rPr>
        <w:t xml:space="preserve">. </w:t>
      </w:r>
      <w:r w:rsidRPr="007B522C">
        <w:rPr>
          <w:i/>
          <w:iCs/>
        </w:rPr>
        <w:t xml:space="preserve">Note that a small discontinuity is observed at 200 MPa due to parameter values being switched at this pressure </w:t>
      </w:r>
      <w:r w:rsidRPr="007B522C">
        <w:rPr>
          <w:i/>
          <w:iCs/>
        </w:rPr>
        <w:fldChar w:fldCharType="begin"/>
      </w:r>
      <w:r w:rsidR="00C63321">
        <w:rPr>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C63321">
        <w:rPr>
          <w:rFonts w:ascii="Cambria Math" w:hAnsi="Cambria Math" w:cs="Cambria Math"/>
          <w:i/>
          <w:iCs/>
        </w:rPr>
        <w:instrText>∼</w:instrText>
      </w:r>
      <w:r w:rsidR="00C63321">
        <w:rPr>
          <w:i/>
          <w:iCs/>
        </w:rPr>
        <w:instrText xml:space="preserve"> 2573 K and </w:instrText>
      </w:r>
      <w:r w:rsidR="00C63321">
        <w:rPr>
          <w:rFonts w:ascii="Cambria Math" w:hAnsi="Cambria Math" w:cs="Cambria Math"/>
          <w:i/>
          <w:iCs/>
        </w:rPr>
        <w:instrText>∼</w:instrText>
      </w:r>
      <w:r w:rsidR="00C63321">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63321" w:rsidRPr="00C63321">
        <w:t>(Yoshimura, 2023)</w:t>
      </w:r>
      <w:r w:rsidRPr="007B522C">
        <w:fldChar w:fldCharType="end"/>
      </w:r>
      <w:r w:rsidRPr="007B522C">
        <w:rPr>
          <w:i/>
          <w:iCs/>
        </w:rPr>
        <w:t xml:space="preserve">. </w:t>
      </w:r>
      <w:r w:rsidRPr="007B522C">
        <w:rPr>
          <w:i/>
          <w:iCs/>
          <w:lang w:val="en-GB"/>
        </w:rPr>
        <w:t xml:space="preserve">(d) Close-up of panel c. </w:t>
      </w:r>
      <w:r w:rsidRPr="007B522C">
        <w:rPr>
          <w:i/>
          <w:iCs/>
        </w:rPr>
        <w:t xml:space="preserve">Stars show hypothetical FI trapped at HMM and SC reservoirs with our initial guessed temperature (1150 ˚C),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the 2018 LERZ MI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rom </w:t>
      </w:r>
      <w:r w:rsidRPr="007B522C">
        <w:rPr>
          <w:i/>
          <w:iCs/>
        </w:rPr>
        <w:fldChar w:fldCharType="begin"/>
      </w:r>
      <w:r w:rsidR="00C63321">
        <w:rPr>
          <w:i/>
          <w:iCs/>
        </w:rPr>
        <w:instrText xml:space="preserve"> ADDIN ZOTERO_ITEM CSL_CITATION {"citationID":"Cesiupdz","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 xml:space="preserve">C.L. DeVitre &amp; Wieser, </w:t>
      </w:r>
      <w:r w:rsidR="00F36B51">
        <w:t>(</w:t>
      </w:r>
      <w:r w:rsidR="00C63321" w:rsidRPr="00C63321">
        <w:t>2024)</w:t>
      </w:r>
      <w:r w:rsidRPr="007B522C">
        <w:fldChar w:fldCharType="end"/>
      </w:r>
      <w:r w:rsidRPr="007B522C">
        <w:rPr>
          <w:i/>
          <w:iCs/>
        </w:rPr>
        <w:t xml:space="preserve"> and error bars representing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w:t>
      </w:r>
    </w:p>
    <w:p w14:paraId="311A6AC5" w14:textId="77777777" w:rsidR="007B522C" w:rsidRDefault="007B522C" w:rsidP="007B522C">
      <w:pPr>
        <w:pStyle w:val="Text"/>
        <w:jc w:val="both"/>
      </w:pPr>
    </w:p>
    <w:p w14:paraId="479B98A8" w14:textId="766594D5" w:rsidR="007B522C" w:rsidRPr="007B522C" w:rsidRDefault="007B522C" w:rsidP="007B522C">
      <w:pPr>
        <w:pStyle w:val="Heading-Main"/>
        <w:jc w:val="both"/>
        <w:rPr>
          <w:iCs/>
          <w:lang w:val="en-GB"/>
        </w:rPr>
      </w:pPr>
      <w:r>
        <w:rPr>
          <w:b w:val="0"/>
          <w:bCs w:val="0"/>
        </w:rPr>
        <w:t xml:space="preserve">2. </w:t>
      </w:r>
      <w:r w:rsidR="00DF76FE">
        <w:t>Timeline</w:t>
      </w:r>
      <w:r w:rsidRPr="007B522C">
        <w:t xml:space="preserve"> of Rapid Response Simulation</w:t>
      </w:r>
    </w:p>
    <w:p w14:paraId="1EEE2F8C" w14:textId="6268FC7F" w:rsidR="007B522C" w:rsidRPr="007B522C" w:rsidRDefault="007B522C" w:rsidP="00715070">
      <w:pPr>
        <w:pStyle w:val="Text"/>
        <w:jc w:val="both"/>
        <w:rPr>
          <w:lang w:val="en-GB"/>
        </w:rPr>
      </w:pPr>
      <w:r w:rsidRPr="007B522C">
        <w:rPr>
          <w:lang w:val="en-GB"/>
        </w:rPr>
        <w:t xml:space="preserve">The eruption onset of Kīlauea volcano on September 10, 2023 provided an unprecedented opportunity to test the validity and speed of the fluid inclusion method, given that depths of the two main magma storage regions (Halemaʻumaʻu – HMM at 1-2 km and South Caldera – SC at 3-5 km) at this volcano have been well constrained by various independent geophysical and petrological methods, including prior FI barometry </w:t>
      </w:r>
      <w:r w:rsidRPr="007B522C">
        <w:rPr>
          <w:lang w:val="en-GB"/>
        </w:rPr>
        <w:fldChar w:fldCharType="begin"/>
      </w:r>
      <w:r w:rsidR="00C63321">
        <w:rPr>
          <w:lang w:val="en-GB"/>
        </w:rPr>
        <w:instrText xml:space="preserve"> ADDIN ZOTERO_ITEM CSL_CITATION {"citationID":"SUngdoX9","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lang w:val="en-GB"/>
        </w:rPr>
        <w:instrText>∼</w:instrText>
      </w:r>
      <w:r w:rsidR="00C63321">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lang w:val="en-GB"/>
        </w:rPr>
        <w:instrText>∼</w:instrText>
      </w:r>
      <w:r w:rsidR="00C63321">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63321" w:rsidRPr="00C63321">
        <w:t>(C.L. DeVitre &amp; Wieser, 2024; Lerner et al.,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5F001B">
        <w:rPr>
          <w:lang w:val="en-GB"/>
        </w:rPr>
        <w:t xml:space="preserve"> Fig. </w:t>
      </w:r>
      <w:r w:rsidR="00B17EB7">
        <w:rPr>
          <w:lang w:val="en-GB"/>
        </w:rPr>
        <w:t>S1</w:t>
      </w:r>
      <w:r w:rsidRPr="007B522C">
        <w:rPr>
          <w:lang w:val="en-GB"/>
        </w:rPr>
        <w:t xml:space="preserve">). </w:t>
      </w:r>
      <w:r w:rsidR="00B17EB7">
        <w:rPr>
          <w:lang w:val="en-GB"/>
        </w:rPr>
        <w:t>A schematic of the workflow and detailed timeline is available in the supplement (Fig. S1).</w:t>
      </w:r>
    </w:p>
    <w:p w14:paraId="7DDF6364" w14:textId="17535EE2" w:rsidR="00F227F8" w:rsidRPr="007B522C" w:rsidRDefault="00F227F8" w:rsidP="00F227F8">
      <w:pPr>
        <w:pStyle w:val="Text"/>
        <w:jc w:val="both"/>
        <w:rPr>
          <w:lang w:val="en-GB"/>
        </w:rPr>
      </w:pPr>
      <w:r w:rsidRPr="007B522C">
        <w:rPr>
          <w:lang w:val="en-GB"/>
        </w:rPr>
        <w:t>Our simulation started on September 20 at 9 am PST (Day 1), the morning after sample receipt (</w:t>
      </w:r>
      <w:r w:rsidR="005F001B">
        <w:rPr>
          <w:lang w:val="en-GB"/>
        </w:rPr>
        <w:t xml:space="preserve"> Fig. </w:t>
      </w:r>
      <w:r w:rsidR="00B17EB7">
        <w:rPr>
          <w:lang w:val="en-GB"/>
        </w:rPr>
        <w:t>S1</w:t>
      </w:r>
      <w:r w:rsidRPr="007B522C">
        <w:rPr>
          <w:lang w:val="en-GB"/>
        </w:rPr>
        <w:t xml:space="preserve">). </w:t>
      </w:r>
      <w:r w:rsidR="00715070" w:rsidRPr="007605F5">
        <w:rPr>
          <w:lang w:val="en-GB"/>
        </w:rPr>
        <w:t>We used a production-line style workflow involving two undergraduates, a 1</w:t>
      </w:r>
      <w:r w:rsidR="00715070" w:rsidRPr="007605F5">
        <w:rPr>
          <w:vertAlign w:val="superscript"/>
          <w:lang w:val="en-GB"/>
        </w:rPr>
        <w:t>st</w:t>
      </w:r>
      <w:r w:rsidR="00715070" w:rsidRPr="007605F5">
        <w:rPr>
          <w:lang w:val="en-GB"/>
        </w:rPr>
        <w:t xml:space="preserve"> year graduate student, a post-doc, and an assistant professor, with stations for crushing and sieving, mineral picking, FI preparation, sample cataloguing, and analysis. </w:t>
      </w:r>
      <w:r w:rsidR="00076101">
        <w:rPr>
          <w:lang w:val="en-GB"/>
        </w:rPr>
        <w:t>We crushed</w:t>
      </w:r>
      <w:r w:rsidRPr="007B522C">
        <w:rPr>
          <w:lang w:val="en-GB"/>
        </w:rPr>
        <w:t xml:space="preserve"> and sieve</w:t>
      </w:r>
      <w:r w:rsidR="00076101">
        <w:rPr>
          <w:lang w:val="en-GB"/>
        </w:rPr>
        <w:t>d</w:t>
      </w:r>
      <w:r w:rsidRPr="007B522C">
        <w:rPr>
          <w:lang w:val="en-GB"/>
        </w:rPr>
        <w:t xml:space="preserve"> tephra, pick</w:t>
      </w:r>
      <w:r w:rsidR="00076101">
        <w:rPr>
          <w:lang w:val="en-GB"/>
        </w:rPr>
        <w:t>ed</w:t>
      </w:r>
      <w:r w:rsidRPr="007B522C">
        <w:rPr>
          <w:lang w:val="en-GB"/>
        </w:rPr>
        <w:t xml:space="preserve"> olivine crystals (size fractions 0.5-1 and 1-2 mm), </w:t>
      </w:r>
      <w:r w:rsidR="00076101">
        <w:rPr>
          <w:lang w:val="en-GB"/>
        </w:rPr>
        <w:t>and mounted them i</w:t>
      </w:r>
      <w:r w:rsidRPr="007B522C">
        <w:rPr>
          <w:lang w:val="en-GB"/>
        </w:rPr>
        <w:t>n CrystalBond</w:t>
      </w:r>
      <w:r w:rsidRPr="007B522C">
        <w:rPr>
          <w:vertAlign w:val="superscript"/>
          <w:lang w:val="en-GB"/>
        </w:rPr>
        <w:t>TM*</w:t>
      </w:r>
      <w:r w:rsidRPr="007B522C">
        <w:rPr>
          <w:lang w:val="en-GB"/>
        </w:rPr>
        <w:t xml:space="preserve"> to search for FI. By </w:t>
      </w:r>
      <w:r w:rsidR="00076101">
        <w:rPr>
          <w:lang w:val="en-GB"/>
        </w:rPr>
        <w:t>~</w:t>
      </w:r>
      <w:r w:rsidRPr="007B522C">
        <w:rPr>
          <w:lang w:val="en-GB"/>
        </w:rPr>
        <w:t>2 pm PST, we collected our first Raman spectra</w:t>
      </w:r>
      <w:r w:rsidR="00076101">
        <w:rPr>
          <w:lang w:val="en-GB"/>
        </w:rPr>
        <w:t>, and b</w:t>
      </w:r>
      <w:r w:rsidRPr="007B522C">
        <w:rPr>
          <w:lang w:val="en-GB"/>
        </w:rPr>
        <w:t xml:space="preserve">y ~7 pm PST, </w:t>
      </w:r>
      <w:r w:rsidR="00076101">
        <w:rPr>
          <w:lang w:val="en-GB"/>
        </w:rPr>
        <w:t xml:space="preserve">we had calculated </w:t>
      </w:r>
      <w:r w:rsidR="00076101" w:rsidRPr="007B522C">
        <w:rPr>
          <w:lang w:val="en-GB"/>
        </w:rPr>
        <w:t>CO</w:t>
      </w:r>
      <w:r w:rsidR="00076101" w:rsidRPr="007B522C">
        <w:rPr>
          <w:vertAlign w:val="subscript"/>
          <w:lang w:val="en-GB"/>
        </w:rPr>
        <w:t>2</w:t>
      </w:r>
      <w:r w:rsidR="00076101">
        <w:rPr>
          <w:vertAlign w:val="subscript"/>
          <w:lang w:val="en-GB"/>
        </w:rPr>
        <w:t xml:space="preserve"> </w:t>
      </w:r>
      <w:r w:rsidR="00076101">
        <w:rPr>
          <w:lang w:val="en-GB"/>
        </w:rPr>
        <w:t xml:space="preserve"> densities</w:t>
      </w:r>
      <w:r w:rsidRPr="007B522C">
        <w:rPr>
          <w:lang w:val="en-GB"/>
        </w:rPr>
        <w:t xml:space="preserve"> from 16 FI using a calibration </w:t>
      </w:r>
      <w:r w:rsidR="00076101">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Pr>
          <w:lang w:val="en-GB"/>
        </w:rPr>
        <w:instrText xml:space="preserve"> ADDIN ZOTERO_ITEM CSL_CITATION {"citationID":"mjzUYxpE","properties":{"formattedCitation":"(Charlotte L. DeVitre et al., 2021; C.L. DeVitre &amp; Wieser, 2024)","plainCitation":"(Charlotte L. DeVitre et al., 2021; C.L. DeVitre &amp;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63321">
        <w:t>(Charlotte L. DeVitre et al., 2021; C.L. DeVitre &amp; Wieser, 2024)</w:t>
      </w:r>
      <w:r w:rsidRPr="007B522C">
        <w:fldChar w:fldCharType="end"/>
      </w:r>
      <w:r w:rsidRPr="007B522C">
        <w:rPr>
          <w:lang w:val="en-GB"/>
        </w:rPr>
        <w:t xml:space="preserve">. </w:t>
      </w:r>
      <w:r w:rsidR="00095451">
        <w:rPr>
          <w:lang w:val="en-GB"/>
        </w:rPr>
        <w:t>We calculated pressures</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rsidR="00076101">
        <w:t>(</w:t>
      </w:r>
      <w:r w:rsidRPr="00C63321">
        <w:t>1996)</w:t>
      </w:r>
      <w:r w:rsidRPr="007B522C">
        <w:fldChar w:fldCharType="end"/>
      </w:r>
      <w:r w:rsidRPr="007B522C">
        <w:rPr>
          <w:lang w:val="en-GB"/>
        </w:rPr>
        <w:t xml:space="preserve">. At the time of our simulation, </w:t>
      </w:r>
      <w:r w:rsidR="00076101">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sidR="00076101">
        <w:rPr>
          <w:lang w:val="en-GB"/>
        </w:rPr>
        <w:t>due to</w:t>
      </w:r>
      <w:r w:rsidRPr="007B522C">
        <w:rPr>
          <w:lang w:val="en-GB"/>
        </w:rPr>
        <w:t xml:space="preserve"> a lack of publicly available software </w:t>
      </w:r>
      <w:r w:rsidR="00076101">
        <w:rPr>
          <w:lang w:val="en-GB"/>
        </w:rPr>
        <w:t>running</w:t>
      </w:r>
      <w:r w:rsidRPr="007B522C">
        <w:rPr>
          <w:lang w:val="en-GB"/>
        </w:rPr>
        <w:t xml:space="preserve"> on modern operating systems. However, recent work </w:t>
      </w:r>
      <w:r w:rsidR="00076101">
        <w:rPr>
          <w:lang w:val="en-GB"/>
        </w:rPr>
        <w:t xml:space="preserve">by </w:t>
      </w:r>
      <w:r w:rsidRPr="007B522C">
        <w:rPr>
          <w:lang w:val="en-GB"/>
        </w:rPr>
        <w:fldChar w:fldCharType="begin"/>
      </w:r>
      <w:r w:rsidR="00217AC2">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217AC2">
        <w:rPr>
          <w:rFonts w:ascii="Cambria Math" w:hAnsi="Cambria Math" w:cs="Cambria Math"/>
          <w:lang w:val="en-GB"/>
        </w:rPr>
        <w:instrText>∼</w:instrText>
      </w:r>
      <w:r w:rsidR="00217AC2">
        <w:rPr>
          <w:lang w:val="en-GB"/>
        </w:rPr>
        <w:instrText xml:space="preserve"> 2573 K and </w:instrText>
      </w:r>
      <w:r w:rsidR="00217AC2">
        <w:rPr>
          <w:rFonts w:ascii="Cambria Math" w:hAnsi="Cambria Math" w:cs="Cambria Math"/>
          <w:lang w:val="en-GB"/>
        </w:rPr>
        <w:instrText>∼</w:instrText>
      </w:r>
      <w:r w:rsidR="00217AC2">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rsidR="00076101">
        <w:t>(</w:t>
      </w:r>
      <w:r w:rsidRPr="00C63321">
        <w:t>2023)</w:t>
      </w:r>
      <w:r w:rsidRPr="007B522C">
        <w:fldChar w:fldCharType="end"/>
      </w:r>
      <w:r w:rsidRPr="007B522C">
        <w:rPr>
          <w:lang w:val="en-GB"/>
        </w:rPr>
        <w:t xml:space="preserve"> i</w:t>
      </w:r>
      <w:r w:rsidR="00042A23">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rsidR="00076101">
        <w:t xml:space="preserve"> (</w:t>
      </w:r>
      <w:r w:rsidRPr="00C63321">
        <w:t>2006)</w:t>
      </w:r>
      <w:r w:rsidRPr="007B522C">
        <w:fldChar w:fldCharType="end"/>
      </w:r>
      <w:r w:rsidRPr="007B522C">
        <w:rPr>
          <w:lang w:val="en-GB"/>
        </w:rPr>
        <w:t xml:space="preserve"> and </w:t>
      </w:r>
      <w:r w:rsidR="00042A23">
        <w:rPr>
          <w:lang w:val="en-GB"/>
        </w:rPr>
        <w:t>provided</w:t>
      </w:r>
      <w:r w:rsidRPr="007B522C">
        <w:rPr>
          <w:lang w:val="en-GB"/>
        </w:rPr>
        <w:t xml:space="preserve"> open-source C code </w:t>
      </w:r>
      <w:r w:rsidR="00042A23">
        <w:rPr>
          <w:lang w:val="en-GB"/>
        </w:rPr>
        <w:t>meaning that</w:t>
      </w:r>
      <w:r w:rsidRPr="007B522C">
        <w:rPr>
          <w:lang w:val="en-GB"/>
        </w:rPr>
        <w:t xml:space="preserve"> </w:t>
      </w:r>
      <w:r w:rsidR="00042A23">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melt inclusion data at Kīlauea </w:t>
      </w:r>
      <w:r w:rsidRPr="007B522C">
        <w:rPr>
          <w:lang w:val="en-GB"/>
        </w:rPr>
        <w:fldChar w:fldCharType="begin"/>
      </w:r>
      <w:r w:rsidR="00217AC2">
        <w:rPr>
          <w:lang w:val="en-GB"/>
        </w:rPr>
        <w:instrText xml:space="preserve"> ADDIN ZOTERO_ITEM CSL_CITATION {"citationID":"pM6NvpPH","properties":{"formattedCitation":"(C.L. DeVitre &amp; Wieser, 2024; P. E. Wieser et al., 2021)","plainCitation":"(C.L. DeVitre &amp; Wieser, 2024; P. E. Wieser et al., 20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lang w:val="en-GB"/>
        </w:rPr>
        <w:instrText>∼</w:instrText>
      </w:r>
      <w:r w:rsidR="00217AC2">
        <w:rPr>
          <w:lang w:val="en-GB"/>
        </w:rPr>
        <w:instrText>2-km depth), while many high-Fo olivines (&gt;Fo81.5; far from equilibrium with their carrier melts) crystallized within the South Caldera reservoir (</w:instrText>
      </w:r>
      <w:r w:rsidR="00217AC2">
        <w:rPr>
          <w:rFonts w:ascii="Cambria Math" w:hAnsi="Cambria Math" w:cs="Cambria Math"/>
          <w:lang w:val="en-GB"/>
        </w:rPr>
        <w:instrText>∼</w:instrText>
      </w:r>
      <w:r w:rsidR="00217AC2">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217AC2" w:rsidRPr="00217AC2">
        <w:t>(C.L. DeVitre &amp; Wieser, 2024; P. E. Wieser et al., 2021)</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sidR="00042A23">
        <w:rPr>
          <w:lang w:val="en-GB"/>
        </w:rPr>
        <w:t xml:space="preserve"> </w:t>
      </w:r>
      <w:r w:rsidRPr="007B522C">
        <w:rPr>
          <w:lang w:val="en-GB"/>
        </w:rPr>
        <w:t>(</w:t>
      </w:r>
      <w:r w:rsidR="005F001B">
        <w:rPr>
          <w:lang w:val="en-GB"/>
        </w:rPr>
        <w:t xml:space="preserve"> Fig. 2</w:t>
      </w:r>
      <w:r w:rsidRPr="007B522C">
        <w:rPr>
          <w:lang w:val="en-GB"/>
        </w:rPr>
        <w:t xml:space="preserve">d, Fig S1 in supplementary materials). </w:t>
      </w:r>
      <w:r w:rsidR="00042A23">
        <w:rPr>
          <w:lang w:val="en-GB"/>
        </w:rPr>
        <w:t>This does not</w:t>
      </w:r>
      <w:r w:rsidRPr="007B522C">
        <w:rPr>
          <w:lang w:val="en-GB"/>
        </w:rPr>
        <w:t xml:space="preserve"> affect the interpretation of our results, as the shift is far smaller than the pressure offset between the HMM and SC reservoir. </w:t>
      </w:r>
    </w:p>
    <w:p w14:paraId="09A47309" w14:textId="77777777" w:rsidR="007B522C" w:rsidRPr="007B522C" w:rsidRDefault="007B522C" w:rsidP="007B522C">
      <w:pPr>
        <w:pStyle w:val="Text"/>
        <w:ind w:firstLine="0"/>
        <w:jc w:val="both"/>
        <w:rPr>
          <w:lang w:val="en-GB"/>
        </w:rPr>
      </w:pPr>
    </w:p>
    <w:p w14:paraId="04DDDF23" w14:textId="77777777" w:rsidR="007B522C" w:rsidRPr="007B522C" w:rsidRDefault="007B522C" w:rsidP="007B522C">
      <w:pPr>
        <w:pStyle w:val="Text"/>
        <w:ind w:firstLine="0"/>
        <w:jc w:val="both"/>
        <w:rPr>
          <w:lang w:val="en-GB"/>
        </w:rPr>
      </w:pPr>
      <w:r w:rsidRPr="007B522C">
        <w:rPr>
          <w:noProof/>
        </w:rPr>
        <w:drawing>
          <wp:inline distT="0" distB="0" distL="0" distR="0" wp14:anchorId="4B358376" wp14:editId="5F012CF8">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4EC60467" w14:textId="39CB0DC5" w:rsidR="007B522C" w:rsidRPr="007B522C" w:rsidRDefault="007B522C" w:rsidP="007B522C">
      <w:pPr>
        <w:pStyle w:val="Text"/>
        <w:jc w:val="both"/>
        <w:rPr>
          <w:i/>
          <w:iCs/>
          <w:lang w:val="en-GB"/>
        </w:rPr>
      </w:pPr>
      <w:r w:rsidRPr="007B522C">
        <w:rPr>
          <w:b/>
          <w:i/>
          <w:iCs/>
        </w:rPr>
        <w:t xml:space="preserve">Figure </w:t>
      </w:r>
      <w:r w:rsidR="00715070">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Kīlauea’s plumbing system, indicating reservoir depths determined by geophysics and prior petrological work (HMM- Halemaʻumaʻu; SC – South Caldera). b) Day 1 FI data, as reported to HVO. FI-derived depths </w:t>
      </w:r>
      <w:r w:rsidRPr="007B522C">
        <w:rPr>
          <w:i/>
          <w:iCs/>
          <w:lang w:val="en-GB"/>
        </w:rPr>
        <w:lastRenderedPageBreak/>
        <w:t xml:space="preserve">are consistent with the estimated depths of the HMM reservoir. Kolmogorov-Smirnoff tests indicate that </w:t>
      </w:r>
      <w:r w:rsidRPr="007B522C">
        <w:rPr>
          <w:bCs/>
          <w:i/>
          <w:iCs/>
          <w:lang w:val="en-GB"/>
        </w:rPr>
        <w:t xml:space="preserve">September 2023 FI are recording significantly shallower depths than FI </w:t>
      </w:r>
      <w:r w:rsidRPr="007B522C">
        <w:rPr>
          <w:i/>
          <w:iCs/>
        </w:rPr>
        <w:t xml:space="preserve">(critical D = 0.22, stat = 0.24, pval=0.016) and MI (critical D = 0.22, stat = 0.41, pval=3.51e-06) from the 2018 lower East Rift Zone (LERZ) eruption, which required a contribution from the SC reservoir </w:t>
      </w:r>
      <w:r w:rsidRPr="007B522C">
        <w:rPr>
          <w:i/>
          <w:iCs/>
        </w:rPr>
        <w:fldChar w:fldCharType="begin"/>
      </w:r>
      <w:r w:rsidR="00217AC2">
        <w:rPr>
          <w:i/>
          <w:iCs/>
        </w:rPr>
        <w:instrText xml:space="preserve"> ADDIN ZOTERO_ITEM CSL_CITATION {"citationID":"ERlQrz43","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r w:rsidRPr="007B522C">
        <w:rPr>
          <w:i/>
          <w:iCs/>
          <w:vertAlign w:val="superscript"/>
        </w:rPr>
        <w:t>1</w:t>
      </w:r>
      <w:r w:rsidRPr="007B522C">
        <w:rPr>
          <w:i/>
          <w:iCs/>
        </w:rPr>
        <w:t xml:space="preserve">LERZ 2018 melt inclusion data </w:t>
      </w:r>
      <w:r w:rsidRPr="007B522C">
        <w:rPr>
          <w:i/>
          <w:iCs/>
        </w:rPr>
        <w:fldChar w:fldCharType="begin"/>
      </w:r>
      <w:r w:rsidR="00217AC2">
        <w:rPr>
          <w:i/>
          <w:iCs/>
        </w:rPr>
        <w:instrText xml:space="preserve"> ADDIN ZOTERO_ITEM CSL_CITATION {"citationID":"fJdwtsgr","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217AC2" w:rsidRPr="00217AC2">
        <w:t>(P. E. Wieser et al., 2021)</w:t>
      </w:r>
      <w:r w:rsidRPr="007B522C">
        <w:fldChar w:fldCharType="end"/>
      </w:r>
      <w:r w:rsidRPr="007B522C">
        <w:rPr>
          <w:i/>
          <w:iCs/>
        </w:rPr>
        <w:t xml:space="preserve">; </w:t>
      </w:r>
      <w:r w:rsidRPr="007B522C">
        <w:rPr>
          <w:i/>
          <w:iCs/>
          <w:vertAlign w:val="superscript"/>
        </w:rPr>
        <w:t>2</w:t>
      </w:r>
      <w:r w:rsidRPr="007B522C">
        <w:rPr>
          <w:i/>
          <w:iCs/>
        </w:rPr>
        <w:t xml:space="preserve">LERZ 2018 fluid inclusion data </w:t>
      </w:r>
      <w:r w:rsidRPr="007B522C">
        <w:rPr>
          <w:i/>
          <w:iCs/>
        </w:rPr>
        <w:fldChar w:fldCharType="begin"/>
      </w:r>
      <w:r w:rsidR="00C63321">
        <w:rPr>
          <w:i/>
          <w:iCs/>
        </w:rPr>
        <w:instrText xml:space="preserve"> ADDIN ZOTERO_ITEM CSL_CITATION {"citationID":"JayGzJs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C.L. DeVitre &amp; Wieser, 2024)</w:t>
      </w:r>
      <w:r w:rsidRPr="007B522C">
        <w:fldChar w:fldCharType="end"/>
      </w:r>
      <w:r w:rsidRPr="007B522C">
        <w:rPr>
          <w:i/>
          <w:iCs/>
        </w:rPr>
        <w:t>. c) Day 2 data, as reported, confirmed a likely dominant role for the Halemaʻumaʻu reservoir. 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FI and more stringent data filters, FI-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were applied. We also filtered using an SO</w:t>
      </w:r>
      <w:r w:rsidRPr="007B522C">
        <w:rPr>
          <w:i/>
          <w:iCs/>
          <w:vertAlign w:val="subscript"/>
        </w:rPr>
        <w:t>2</w:t>
      </w:r>
      <w:r w:rsidRPr="007B522C">
        <w:rPr>
          <w:i/>
          <w:iCs/>
        </w:rPr>
        <w:t>/CO</w:t>
      </w:r>
      <w:r w:rsidRPr="007B522C">
        <w:rPr>
          <w:i/>
          <w:iCs/>
          <w:vertAlign w:val="subscript"/>
        </w:rPr>
        <w:t>2</w:t>
      </w:r>
      <w:r w:rsidRPr="007B522C">
        <w:rPr>
          <w:i/>
          <w:iCs/>
        </w:rPr>
        <w:t xml:space="preserve"> peak ratio &lt; 0.22. Error bars correspond to uncertainties propagated using Monte Carlo simulations and olivine Fo equilibrium field is calculated based on G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MI data </w:t>
      </w:r>
      <w:r w:rsidRPr="007B522C">
        <w:rPr>
          <w:i/>
          <w:iCs/>
        </w:rPr>
        <w:fldChar w:fldCharType="begin"/>
      </w:r>
      <w:r w:rsidR="00217AC2">
        <w:rPr>
          <w:i/>
          <w:iCs/>
        </w:rPr>
        <w:instrText xml:space="preserve"> ADDIN ZOTERO_ITEM CSL_CITATION {"citationID":"tEBWVcGu","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p>
    <w:p w14:paraId="2BAC3527" w14:textId="77777777" w:rsidR="007B522C" w:rsidRPr="007B522C" w:rsidRDefault="007B522C" w:rsidP="00095451">
      <w:pPr>
        <w:pStyle w:val="Text"/>
        <w:ind w:firstLine="0"/>
        <w:jc w:val="both"/>
        <w:rPr>
          <w:b/>
        </w:rPr>
      </w:pPr>
    </w:p>
    <w:p w14:paraId="087FE6B9" w14:textId="42A557DA" w:rsidR="007B522C" w:rsidRPr="007B522C" w:rsidRDefault="007B522C" w:rsidP="007B522C">
      <w:pPr>
        <w:pStyle w:val="Text"/>
        <w:jc w:val="both"/>
        <w:rPr>
          <w:bCs/>
          <w:lang w:val="en-GB"/>
        </w:rPr>
      </w:pPr>
      <w:bookmarkStart w:id="3" w:name="_Hlk164086178"/>
      <w:r w:rsidRPr="007B522C">
        <w:rPr>
          <w:bCs/>
          <w:lang w:val="en-GB"/>
        </w:rPr>
        <w:t>For the first and second days</w:t>
      </w:r>
      <w:r w:rsidR="00095451">
        <w:rPr>
          <w:bCs/>
          <w:lang w:val="en-GB"/>
        </w:rPr>
        <w:t xml:space="preserve">, </w:t>
      </w:r>
      <w:r w:rsidRPr="007B522C">
        <w:rPr>
          <w:bCs/>
          <w:lang w:val="en-GB"/>
        </w:rPr>
        <w:t xml:space="preserve">we </w:t>
      </w:r>
      <w:bookmarkStart w:id="4" w:name="_Hlk157173128"/>
      <w:r w:rsidRPr="007B522C">
        <w:rPr>
          <w:bCs/>
          <w:lang w:val="en-GB"/>
        </w:rPr>
        <w:t xml:space="preserve">assumed an entrapment temperature of 1150 ˚C for all FI, based on geothermometric estimates of </w:t>
      </w:r>
      <w:r w:rsidR="00095451">
        <w:rPr>
          <w:bCs/>
          <w:lang w:val="en-GB"/>
        </w:rPr>
        <w:t xml:space="preserve">previously </w:t>
      </w:r>
      <w:r w:rsidRPr="007B522C">
        <w:rPr>
          <w:bCs/>
          <w:lang w:val="en-GB"/>
        </w:rPr>
        <w:t xml:space="preserve">erupted liquids </w:t>
      </w:r>
      <w:r w:rsidRPr="007B522C">
        <w:rPr>
          <w:bCs/>
          <w:lang w:val="en-GB"/>
        </w:rPr>
        <w:fldChar w:fldCharType="begin"/>
      </w:r>
      <w:r w:rsidR="00C63321">
        <w:rPr>
          <w:bCs/>
          <w:lang w:val="en-GB"/>
        </w:rPr>
        <w:instrText xml:space="preserve"> ADDIN ZOTERO_ITEM CSL_CITATION {"citationID":"hmC80TrG","properties":{"formattedCitation":"(C.L. DeVitre &amp; Wieser, 2024; Gansecki et al., 2019)","plainCitation":"(C.L. DeVitre &amp; Wieser, 2024; 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 Gansecki et al., 2019)</w:t>
      </w:r>
      <w:r w:rsidRPr="007B522C">
        <w:fldChar w:fldCharType="end"/>
      </w:r>
      <w:r w:rsidRPr="007B522C">
        <w:rPr>
          <w:bCs/>
          <w:lang w:val="en-GB"/>
        </w:rPr>
        <w:t>. On day 4, we calculate entrapment temperatures for each FI  using the host forsterite content measured by</w:t>
      </w:r>
      <w:r w:rsidR="00F36B51">
        <w:rPr>
          <w:bCs/>
          <w:lang w:val="en-GB"/>
        </w:rPr>
        <w:t xml:space="preserve"> Energy Dispersive Spectroscopy</w:t>
      </w:r>
      <w:r w:rsidRPr="007B522C">
        <w:rPr>
          <w:bCs/>
          <w:lang w:val="en-GB"/>
        </w:rPr>
        <w:t xml:space="preserve"> </w:t>
      </w:r>
      <w:r w:rsidR="00F36B51">
        <w:rPr>
          <w:bCs/>
          <w:lang w:val="en-GB"/>
        </w:rPr>
        <w:t>(</w:t>
      </w:r>
      <w:r w:rsidRPr="007B522C">
        <w:rPr>
          <w:bCs/>
          <w:lang w:val="en-GB"/>
        </w:rPr>
        <w:t>EDS</w:t>
      </w:r>
      <w:r w:rsidR="00F36B51">
        <w:rPr>
          <w:bCs/>
          <w:lang w:val="en-GB"/>
        </w:rPr>
        <w:t>)</w:t>
      </w:r>
      <w:r w:rsidRPr="007B522C">
        <w:rPr>
          <w:bCs/>
          <w:lang w:val="en-GB"/>
        </w:rPr>
        <w:t xml:space="preserve"> </w:t>
      </w:r>
      <w:r w:rsidRPr="007B522C">
        <w:rPr>
          <w:bCs/>
          <w:lang w:val="en-GB"/>
        </w:rPr>
        <w:fldChar w:fldCharType="begin"/>
      </w:r>
      <w:r w:rsidR="00C63321">
        <w:rPr>
          <w:bCs/>
          <w:lang w:val="en-GB"/>
        </w:rPr>
        <w:instrText xml:space="preserve"> ADDIN ZOTERO_ITEM CSL_CITATION {"citationID":"PQWN1KY9","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yielding temperatures spanning 1182–1307 ˚C. </w:t>
      </w:r>
      <w:r w:rsidR="00095451">
        <w:rPr>
          <w:bCs/>
          <w:lang w:val="en-GB"/>
        </w:rPr>
        <w:t>The</w:t>
      </w:r>
      <w:r w:rsidRPr="007B522C">
        <w:rPr>
          <w:bCs/>
          <w:lang w:val="en-GB"/>
        </w:rPr>
        <w:t xml:space="preserve"> average error induced by our initial assumption of 1150 ˚C is only ~7% (with a maximum offset of only 12 %). </w:t>
      </w:r>
      <w:bookmarkEnd w:id="4"/>
      <w:r w:rsidRPr="007B522C" w:rsidDel="0041322B">
        <w:rPr>
          <w:bCs/>
          <w:lang w:val="en-GB"/>
        </w:rPr>
        <w:t xml:space="preserve"> </w:t>
      </w:r>
      <w:r w:rsidRPr="007B522C">
        <w:rPr>
          <w:bCs/>
          <w:lang w:val="en-GB"/>
        </w:rPr>
        <w:t xml:space="preserve">While crystallization temperatures at Kīlauea are relatively well constrained relative to other volcanic systems, using similar regression methods to those employed by </w:t>
      </w:r>
      <w:r w:rsidR="00042A23">
        <w:rPr>
          <w:bCs/>
          <w:lang w:val="en-GB"/>
        </w:rPr>
        <w:t xml:space="preserve"> </w:t>
      </w:r>
      <w:r w:rsidRPr="007B522C">
        <w:rPr>
          <w:bCs/>
          <w:lang w:val="en-GB"/>
        </w:rPr>
        <w:fldChar w:fldCharType="begin"/>
      </w:r>
      <w:r w:rsidR="00217AC2">
        <w:rPr>
          <w:bCs/>
          <w:lang w:val="en-GB"/>
        </w:rPr>
        <w:instrText xml:space="preserve"> ADDIN ZOTERO_ITEM CSL_CITATION {"citationID":"MxLo1wId","properties":{"formattedCitation":"(C.L. DeVitre &amp; Wieser, 2024)","plainCitation":"(C.L. DeVitre &amp;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 xml:space="preserve">C.L. DeVitre &amp; Wieser </w:t>
      </w:r>
      <w:r w:rsidR="00095451">
        <w:t>(</w:t>
      </w:r>
      <w:r w:rsidR="00C63321" w:rsidRPr="00C63321">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2DC2FA9C" w14:textId="23FA2AA6" w:rsidR="007B522C" w:rsidRPr="007B522C" w:rsidRDefault="007B522C" w:rsidP="007B522C">
      <w:pPr>
        <w:pStyle w:val="Text"/>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C63321">
        <w:rPr>
          <w:bCs/>
          <w:lang w:val="en-GB"/>
        </w:rPr>
        <w: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63321" w:rsidRPr="00C63321">
        <w:t>(Ryan, 1987)</w:t>
      </w:r>
      <w:r w:rsidRPr="007B522C">
        <w:fldChar w:fldCharType="end"/>
      </w:r>
      <w:r w:rsidRPr="007B522C">
        <w:rPr>
          <w:bCs/>
          <w:lang w:val="en-GB"/>
        </w:rPr>
        <w:t xml:space="preserve"> parameterized by </w:t>
      </w:r>
      <w:r w:rsidRPr="007B522C">
        <w:rPr>
          <w:bCs/>
          <w:lang w:val="en-GB"/>
        </w:rPr>
        <w:fldChar w:fldCharType="begin"/>
      </w:r>
      <w:r w:rsidR="00217AC2">
        <w:rPr>
          <w:bCs/>
          <w:lang w:val="en-GB"/>
        </w:rPr>
        <w:instrText xml:space="preserve"> ADDIN ZOTERO_ITEM CSL_CITATION {"citationID":"AIBpxHPR","properties":{"formattedCitation":"(Lerner 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 xml:space="preserve">Lerner et al. </w:t>
      </w:r>
      <w:r w:rsidR="00033DA9">
        <w:t>(</w:t>
      </w:r>
      <w:r w:rsidR="00C63321" w:rsidRPr="00C63321">
        <w:t>2021)</w:t>
      </w:r>
      <w:r w:rsidRPr="007B522C">
        <w:fldChar w:fldCharType="end"/>
      </w:r>
      <w:r w:rsidRPr="007B522C">
        <w:rPr>
          <w:bCs/>
          <w:lang w:val="en-GB"/>
        </w:rPr>
        <w:t>. We shared the resulting histogram (</w:t>
      </w:r>
      <w:r w:rsidR="005F001B">
        <w:rPr>
          <w:bCs/>
          <w:lang w:val="en-GB"/>
        </w:rPr>
        <w:t xml:space="preserve"> Fig. 2</w:t>
      </w:r>
      <w:r w:rsidRPr="007B522C">
        <w:rPr>
          <w:bCs/>
          <w:lang w:val="en-GB"/>
        </w:rPr>
        <w:t xml:space="preserve">a-b) of storage depths with HVO collaborators showing that crystals, and thus magma, were likely coming from the shallower Halemaʻumaʻu reservoir of Kīlauea (HMM on </w:t>
      </w:r>
      <w:r w:rsidR="005F001B">
        <w:rPr>
          <w:bCs/>
          <w:lang w:val="en-GB"/>
        </w:rPr>
        <w:t xml:space="preserve"> Fig. 2</w:t>
      </w:r>
      <w:r w:rsidRPr="007B522C">
        <w:rPr>
          <w:bCs/>
          <w:lang w:val="en-GB"/>
        </w:rPr>
        <w:t xml:space="preserve">a-b). It worthwhile to note that the number of FI reported on Day 1 (N=16) is comparable to many melt inclusion studies, which often aim for ~20 MI per sample but frequently report fewer. For example, </w:t>
      </w:r>
      <w:r w:rsidRPr="007B522C">
        <w:rPr>
          <w:bCs/>
          <w:lang w:val="en-GB"/>
        </w:rPr>
        <w:fldChar w:fldCharType="begin"/>
      </w:r>
      <w:r w:rsidR="00C63321">
        <w:rPr>
          <w:bCs/>
          <w:lang w:val="en-GB"/>
        </w:rPr>
        <w:instrText xml:space="preserve"> ADDIN ZOTERO_ITEM CSL_CITATION {"citationID":"StESzSxI","properties":{"formattedCitation":"(Lerner 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Lerner et al., 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 xml:space="preserve">O contents, </w:t>
      </w:r>
      <w:r w:rsidR="00F36B51">
        <w:rPr>
          <w:bCs/>
          <w:lang w:val="en-GB"/>
        </w:rPr>
        <w:t>and</w:t>
      </w:r>
      <w:r w:rsidRPr="007B522C">
        <w:rPr>
          <w:bCs/>
          <w:lang w:val="en-GB"/>
        </w:rPr>
        <w:t xml:space="preserve">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 </w:t>
      </w:r>
      <w:r w:rsidR="00042A23">
        <w:rPr>
          <w:bCs/>
          <w:lang w:val="en-GB"/>
        </w:rPr>
        <w:t xml:space="preserve"> </w:t>
      </w:r>
      <w:r w:rsidRPr="007B522C">
        <w:rPr>
          <w:bCs/>
          <w:lang w:val="en-GB"/>
        </w:rPr>
        <w:fldChar w:fldCharType="begin"/>
      </w:r>
      <w:r w:rsidR="00C63321">
        <w:rPr>
          <w:bCs/>
          <w:lang w:val="en-GB"/>
        </w:rPr>
        <w:instrText xml:space="preserve"> ADDIN ZOTERO_ITEM CSL_CITATION {"citationID":"MUvfWMwr","properties":{"formattedCitation":"(Aster 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63321" w:rsidRPr="00C63321">
        <w:t>(Aster et al., 2016)</w:t>
      </w:r>
      <w:r w:rsidRPr="007B522C">
        <w:fldChar w:fldCharType="end"/>
      </w:r>
      <w:r w:rsidRPr="007B522C">
        <w:rPr>
          <w:bCs/>
          <w:lang w:val="en-GB"/>
        </w:rPr>
        <w:t xml:space="preserve"> only reported 13 MI complete measurements from Lassen Peak.</w:t>
      </w:r>
    </w:p>
    <w:p w14:paraId="2C14FD60" w14:textId="0179C0A6" w:rsidR="007B522C" w:rsidRPr="007B522C" w:rsidRDefault="007B522C" w:rsidP="007B522C">
      <w:pPr>
        <w:pStyle w:val="Text"/>
        <w:jc w:val="both"/>
        <w:rPr>
          <w:bCs/>
          <w:lang w:val="en-GB"/>
        </w:rPr>
      </w:pPr>
      <w:r w:rsidRPr="007B522C">
        <w:rPr>
          <w:bCs/>
          <w:lang w:val="en-GB"/>
        </w:rPr>
        <w:t>We also had an additional ~20 FI fully prepared and catalogued for analysis by the end of Day 1. On Day 2, these 20 FI were analysed, while additional FI were prepared and catalogued. After analysis of ~15 crystals hosting FI, these crystals removed from CrystalBond</w:t>
      </w:r>
      <w:r w:rsidRPr="007B522C">
        <w:rPr>
          <w:bCs/>
          <w:vertAlign w:val="superscript"/>
          <w:lang w:val="en-GB"/>
        </w:rPr>
        <w:t>TM*</w:t>
      </w:r>
      <w:r w:rsidRPr="007B522C">
        <w:rPr>
          <w:bCs/>
        </w:rPr>
        <w:t xml:space="preserve"> </w:t>
      </w:r>
      <w:r w:rsidRPr="007B522C">
        <w:rPr>
          <w:bCs/>
          <w:lang w:val="en-GB"/>
        </w:rPr>
        <w:t>and placed on tape to make an epoxy mount. Epoxy was poured at the end of Day 2. By ~8:30 pm PST on Day 2, we shared an updated histogram of 46 FI pressures and depths from 28 crystals, confirming the dominant contribution of the Halemaʻumaʻu reservoir (</w:t>
      </w:r>
      <w:r w:rsidR="005F001B">
        <w:rPr>
          <w:bCs/>
          <w:lang w:val="en-GB"/>
        </w:rPr>
        <w:t xml:space="preserve"> Fig. 2</w:t>
      </w:r>
      <w:r w:rsidRPr="007B522C">
        <w:rPr>
          <w:bCs/>
          <w:lang w:val="en-GB"/>
        </w:rPr>
        <w:t xml:space="preserve">a and c). On Day 3, while waiting for the epoxy to fully set, we finished analysing the remaining prepared FI. Then we polished the </w:t>
      </w:r>
      <w:r w:rsidRPr="007B522C">
        <w:rPr>
          <w:bCs/>
          <w:lang w:val="en-GB"/>
        </w:rPr>
        <w:lastRenderedPageBreak/>
        <w:t xml:space="preserve">mount and began cataloguing the regions of crystals which were closest to each FI on which to perform EDS analyses. On Day 4, olivine forsterite contents (Fo = </w:t>
      </w:r>
      <w:r w:rsidRPr="007B522C">
        <w:rPr>
          <w:bCs/>
        </w:rPr>
        <w:t>100*Mg/(Mg+Fe) molar</w:t>
      </w:r>
      <w:r w:rsidRPr="007B522C">
        <w:rPr>
          <w:bCs/>
          <w:lang w:val="en-GB"/>
        </w:rPr>
        <w:t>) were determined by EDS, providing a framework to further interpret the plumbing system (</w:t>
      </w:r>
      <w:r w:rsidR="005F001B">
        <w:rPr>
          <w:bCs/>
          <w:lang w:val="en-GB"/>
        </w:rPr>
        <w:t xml:space="preserve"> Fig. 2</w:t>
      </w:r>
      <w:r w:rsidRPr="007B522C">
        <w:rPr>
          <w:bCs/>
          <w:lang w:val="en-GB"/>
        </w:rPr>
        <w:t>d). The Fo content of an olivine is a function of MgO and FeO in the liquid and the Ol-Liq partitioning coefficient (K</w:t>
      </w:r>
      <w:r w:rsidRPr="007B522C">
        <w:rPr>
          <w:bCs/>
          <w:vertAlign w:val="subscript"/>
          <w:lang w:val="en-GB"/>
        </w:rPr>
        <w:t>D</w:t>
      </w:r>
      <w:r w:rsidRPr="007B522C">
        <w:rPr>
          <w:bCs/>
          <w:lang w:val="en-GB"/>
        </w:rPr>
        <w:t xml:space="preserve">). Thus, the Fo contents of the host olivine close to each FI can be used to assess the calculated storage depth in its broader petrographic context (e.g., distinguishing high-Fo olivines which crystallize from more primitive melts from low Fo olivines forming in more evolved melts). This olivine forsterite content can also be used to estimate the likely entrapment temperature of each fluid inclusion (see </w:t>
      </w:r>
      <w:r w:rsidRPr="007B522C">
        <w:rPr>
          <w:bCs/>
          <w:lang w:val="en-GB"/>
        </w:rPr>
        <w:fldChar w:fldCharType="begin"/>
      </w:r>
      <w:r w:rsidR="00C63321">
        <w:rPr>
          <w:bCs/>
          <w:lang w:val="en-GB"/>
        </w:rPr>
        <w:instrText xml:space="preserve"> ADDIN ZOTERO_ITEM CSL_CITATION {"citationID":"mu0WblAU","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for performing EOS calculations, rather than having to use a uniform temperature as on Day 1-2. We recalculated all FI pressures on Day 4 using fluid inclusion specific entrapment temperatures from our EDS data.  </w:t>
      </w:r>
    </w:p>
    <w:p w14:paraId="3C492963" w14:textId="12F2E454" w:rsidR="007B522C" w:rsidRPr="007B522C" w:rsidRDefault="007B522C" w:rsidP="007B522C">
      <w:pPr>
        <w:pStyle w:val="Text"/>
        <w:jc w:val="both"/>
        <w:rPr>
          <w:bCs/>
          <w:lang w:val="en-GB"/>
        </w:rPr>
      </w:pPr>
      <w:r w:rsidRPr="007B522C">
        <w:rPr>
          <w:bCs/>
          <w:lang w:val="en-GB"/>
        </w:rPr>
        <w:t>Our results on Day 4 clearly show that the majority of FI were entrapped at ~1–2 km below the surface (</w:t>
      </w:r>
      <w:r w:rsidR="005F001B">
        <w:rPr>
          <w:bCs/>
          <w:lang w:val="en-GB"/>
        </w:rPr>
        <w:t xml:space="preserve"> Fig. 2</w:t>
      </w:r>
      <w:r w:rsidRPr="007B522C">
        <w:rPr>
          <w:bCs/>
          <w:lang w:val="en-GB"/>
        </w:rPr>
        <w:t xml:space="preserve">d), which aligns well with the depths of the Halemaʻumaʻu reservoir interpreted from geophysics </w:t>
      </w:r>
      <w:r w:rsidRPr="007B522C">
        <w:rPr>
          <w:bCs/>
          <w:lang w:val="en-GB"/>
        </w:rPr>
        <w:fldChar w:fldCharType="begin"/>
      </w:r>
      <w:r w:rsidR="00217AC2">
        <w:rPr>
          <w:bCs/>
          <w:lang w:val="en-GB"/>
        </w:rPr>
        <w:instrText xml:space="preserve"> ADDIN ZOTERO_ITEM CSL_CITATION {"citationID":"zcZPnuk7","properties":{"formattedCitation":"(K. R. Anderson et al., 2019; K. R. Anderson &amp; Poland, 2016; Baker &amp; Amelung, 2012)","plainCitation":"(K. R. Anderson et al., 2019; K. R. Anderson &amp; Poland, 2016; Baker &amp; Amelung, 2012)","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7B522C">
        <w:rPr>
          <w:bCs/>
          <w:lang w:val="en-GB"/>
        </w:rPr>
        <w:fldChar w:fldCharType="separate"/>
      </w:r>
      <w:r w:rsidR="00217AC2" w:rsidRPr="00217AC2">
        <w:t>(K. R. Anderson et al., 2019; K. R. Anderson &amp; Poland, 2016; Baker &amp; Amelung, 2012)</w:t>
      </w:r>
      <w:r w:rsidRPr="007B522C">
        <w:fldChar w:fldCharType="end"/>
      </w:r>
      <w:r w:rsidRPr="007B522C">
        <w:rPr>
          <w:bCs/>
          <w:lang w:val="en-GB"/>
        </w:rPr>
        <w:t xml:space="preserve">, MI barometry </w:t>
      </w:r>
      <w:r w:rsidRPr="007B522C">
        <w:rPr>
          <w:bCs/>
          <w:lang w:val="en-GB"/>
        </w:rPr>
        <w:fldChar w:fldCharType="begin"/>
      </w:r>
      <w:r w:rsidR="00217AC2">
        <w:rPr>
          <w:bCs/>
          <w:lang w:val="en-GB"/>
        </w:rPr>
        <w:instrText xml:space="preserve"> ADDIN ZOTERO_ITEM CSL_CITATION {"citationID":"DqoUYxOz","properties":{"formattedCitation":"(Lerner et al., 2021; P. E. Wieser et al., 2021)","plainCitation":"(Lerner et al., 2021; P. E.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bCs/>
          <w:lang w:val="en-GB"/>
        </w:rPr>
        <w:fldChar w:fldCharType="separate"/>
      </w:r>
      <w:r w:rsidR="00217AC2" w:rsidRPr="00217AC2">
        <w:t>(Lerner et al., 2021; P. E. Wieser et al., 2021)</w:t>
      </w:r>
      <w:r w:rsidRPr="007B522C">
        <w:fldChar w:fldCharType="end"/>
      </w:r>
      <w:r w:rsidRPr="007B522C">
        <w:rPr>
          <w:bCs/>
        </w:rPr>
        <w:t xml:space="preserve">, and FI barometry </w:t>
      </w:r>
      <w:r w:rsidRPr="007B522C">
        <w:rPr>
          <w:bCs/>
        </w:rPr>
        <w:fldChar w:fldCharType="begin"/>
      </w:r>
      <w:r w:rsidR="00C63321">
        <w:rPr>
          <w:bCs/>
        </w:rPr>
        <w:instrText xml:space="preserve"> ADDIN ZOTERO_ITEM CSL_CITATION {"citationID":"VdGFtbei","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rPr>
        <w:instrText>∼</w:instrText>
      </w:r>
      <w:r w:rsidR="00C63321">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rPr>
        <w:instrText>∼</w:instrText>
      </w:r>
      <w:r w:rsidR="00C63321">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63321" w:rsidRPr="00C63321">
        <w:t>(C.L. DeVitre &amp; Wieser, 2024; Lerner et al., 2024)</w:t>
      </w:r>
      <w:r w:rsidRPr="007B522C">
        <w:fldChar w:fldCharType="end"/>
      </w:r>
      <w:r w:rsidRPr="007B522C">
        <w:rPr>
          <w:bCs/>
        </w:rPr>
        <w:t xml:space="preserve">. </w:t>
      </w:r>
      <w:bookmarkEnd w:id="3"/>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Fo contents close to each FI reveal that olivine crystals grew from a wide range of melt compositions. It is interesting to note that FI in the cores of high-Fo (e.g., &gt;86) olivine crystals return pressures indicative of the shallower Halemaʻumaʻu reservoir, given that it has been suggested based on previous eruptions that these high-Fo olivine crystals predominantly grow in the deeper South Caldera reservoir (SC on </w:t>
      </w:r>
      <w:r w:rsidR="005F001B">
        <w:rPr>
          <w:bCs/>
          <w:lang w:val="en-GB"/>
        </w:rPr>
        <w:t xml:space="preserve"> Fig. 2</w:t>
      </w:r>
      <w:r w:rsidRPr="007B522C">
        <w:rPr>
          <w:bCs/>
          <w:lang w:val="en-GB"/>
        </w:rPr>
        <w:t xml:space="preserve">a) where high MgO melts are thought to reside </w:t>
      </w:r>
      <w:r w:rsidRPr="007B522C">
        <w:rPr>
          <w:bCs/>
          <w:lang w:val="en-GB"/>
        </w:rPr>
        <w:fldChar w:fldCharType="begin"/>
      </w:r>
      <w:r w:rsidR="00217AC2">
        <w:rPr>
          <w:bCs/>
          <w:lang w:val="en-GB"/>
        </w:rPr>
        <w:instrText xml:space="preserve"> ADDIN ZOTERO_ITEM CSL_CITATION {"citationID":"wtEHScop","properties":{"formattedCitation":"(Rosalind T. Helz et al., 2014; Lerner et al., 2024; Pietruszka et al., 2015, 2018; P. E. Wieser et al., 2019)","plainCitation":"(Rosalind T. Helz et al., 2014; Lerner et al., 2024; Pietruszka et al., 2015, 2018; P. E.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217AC2">
        <w:rPr>
          <w:rFonts w:ascii="Cambria Math" w:hAnsi="Cambria Math" w:cs="Cambria Math"/>
          <w:bCs/>
          <w:lang w:val="en-GB"/>
        </w:rPr>
        <w:instrText>∼</w:instrText>
      </w:r>
      <w:r w:rsidR="00217AC2">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217AC2">
        <w:rPr>
          <w:rFonts w:ascii="Cambria Math" w:hAnsi="Cambria Math" w:cs="Cambria Math"/>
          <w:bCs/>
          <w:lang w:val="en-GB"/>
        </w:rPr>
        <w:instrText>∼</w:instrText>
      </w:r>
      <w:r w:rsidR="00217AC2">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217AC2">
        <w:rPr>
          <w:rFonts w:ascii="Cambria Math" w:hAnsi="Cambria Math" w:cs="Cambria Math"/>
          <w:bCs/>
          <w:lang w:val="en-GB"/>
        </w:rPr>
        <w:instrText>∼</w:instrText>
      </w:r>
      <w:r w:rsidR="00217AC2">
        <w:rPr>
          <w:bCs/>
          <w:lang w:val="en-GB"/>
        </w:rPr>
        <w:instrText xml:space="preserve">1990. Thereafter, Puʻu ʻŌʻō lavas display (1) short-term fluctuations in 206Pb/204Pb on a time scale of &amp;lt;10 years and (2) a gradual increase in 87Sr/86Sr from </w:instrText>
      </w:r>
      <w:r w:rsidR="00217AC2">
        <w:rPr>
          <w:rFonts w:ascii="Cambria Math" w:hAnsi="Cambria Math" w:cs="Cambria Math"/>
          <w:bCs/>
          <w:lang w:val="en-GB"/>
        </w:rPr>
        <w:instrText>∼</w:instrText>
      </w:r>
      <w:r w:rsidR="00217AC2">
        <w:rPr>
          <w:bCs/>
          <w:lang w:val="en-GB"/>
        </w:rPr>
        <w:instrText xml:space="preserve">0·70359 to a maximum of </w:instrText>
      </w:r>
      <w:r w:rsidR="00217AC2">
        <w:rPr>
          <w:rFonts w:ascii="Cambria Math" w:hAnsi="Cambria Math" w:cs="Cambria Math"/>
          <w:bCs/>
          <w:lang w:val="en-GB"/>
        </w:rPr>
        <w:instrText>∼</w:instrText>
      </w:r>
      <w:r w:rsidR="00217AC2">
        <w:rPr>
          <w:bCs/>
          <w:lang w:val="en-GB"/>
        </w:rPr>
        <w:instrText xml:space="preserve">0·70364 between </w:instrText>
      </w:r>
      <w:r w:rsidR="00217AC2">
        <w:rPr>
          <w:rFonts w:ascii="Cambria Math" w:hAnsi="Cambria Math" w:cs="Cambria Math"/>
          <w:bCs/>
          <w:lang w:val="en-GB"/>
        </w:rPr>
        <w:instrText>∼</w:instrText>
      </w:r>
      <w:r w:rsidR="00217AC2">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217AC2">
        <w:rPr>
          <w:rFonts w:ascii="Cambria Math" w:hAnsi="Cambria Math" w:cs="Cambria Math"/>
          <w:bCs/>
          <w:lang w:val="en-GB"/>
        </w:rPr>
        <w:instrText>∼</w:instrText>
      </w:r>
      <w:r w:rsidR="00217AC2">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217AC2">
        <w:rPr>
          <w:rFonts w:ascii="Cambria Math" w:hAnsi="Cambria Math" w:cs="Cambria Math"/>
          <w:bCs/>
          <w:lang w:val="en-GB"/>
        </w:rPr>
        <w:instrText>∼</w:instrText>
      </w:r>
      <w:r w:rsidR="00217AC2">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217AC2">
        <w:rPr>
          <w:rFonts w:ascii="Cambria Math" w:hAnsi="Cambria Math" w:cs="Cambria Math"/>
          <w:bCs/>
          <w:lang w:val="en-GB"/>
        </w:rPr>
        <w:instrText>∼</w:instrText>
      </w:r>
      <w:r w:rsidR="00217AC2">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217AC2" w:rsidRPr="00217AC2">
        <w:rPr>
          <w:bCs/>
          <w:lang w:val="fr-CH"/>
        </w:rPr>
        <w:instrText xml:space="preserve">n effusive period. Melt and fluid inclusions in high-forsterite olivine (Fo86–89) trapped at shallow depths indicate that high-temperature magmas (1200 to </w:instrText>
      </w:r>
      <w:r w:rsidR="00217AC2" w:rsidRPr="00217AC2">
        <w:rPr>
          <w:rFonts w:ascii="Cambria Math" w:hAnsi="Cambria Math" w:cs="Cambria Math"/>
          <w:bCs/>
          <w:lang w:val="fr-CH"/>
        </w:rPr>
        <w:instrText>∼</w:instrText>
      </w:r>
      <w:r w:rsidR="00217AC2" w:rsidRPr="00217AC2">
        <w:rPr>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217AC2" w:rsidRPr="00217AC2">
        <w:rPr>
          <w:lang w:val="fr-CH"/>
        </w:rPr>
        <w:t>(Rosalind T. Helz et al., 2014; Lerner et al., 2024; Pietruszka et al., 2015, 2018; P. E. Wieser et al., 2019)</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Fo olivine crystals:</w:t>
      </w:r>
    </w:p>
    <w:p w14:paraId="5DC588D0" w14:textId="77777777" w:rsidR="007B522C" w:rsidRPr="007B522C" w:rsidRDefault="007B522C" w:rsidP="007B522C">
      <w:pPr>
        <w:pStyle w:val="Text"/>
        <w:ind w:firstLine="0"/>
        <w:jc w:val="both"/>
        <w:rPr>
          <w:bCs/>
          <w:lang w:val="en-GB"/>
        </w:rPr>
      </w:pPr>
      <w:r w:rsidRPr="007B522C">
        <w:rPr>
          <w:bCs/>
          <w:lang w:val="en-GB"/>
        </w:rPr>
        <w:t xml:space="preserve"> 1) FI in high-Fo olivine crystals were entrapped within the </w:t>
      </w:r>
      <w:r w:rsidRPr="007B522C">
        <w:rPr>
          <w:bCs/>
        </w:rPr>
        <w:t>South Caldera</w:t>
      </w:r>
      <w:r w:rsidRPr="007B522C">
        <w:rPr>
          <w:bCs/>
          <w:lang w:val="en-GB"/>
        </w:rPr>
        <w:t xml:space="preserve"> reservoir and then transported into the Halemaʻumaʻu reservoir, where the FI re-equilibrated to lower pressures prior to eruption over shorter timescales than would be required to reset the host Fo content.  </w:t>
      </w:r>
    </w:p>
    <w:p w14:paraId="7E1E8932" w14:textId="3E1B4035" w:rsidR="007B522C" w:rsidRPr="007B522C" w:rsidRDefault="007B522C" w:rsidP="007B522C">
      <w:pPr>
        <w:pStyle w:val="Text"/>
        <w:ind w:firstLine="0"/>
        <w:jc w:val="both"/>
        <w:rPr>
          <w:bCs/>
          <w:lang w:val="en-GB"/>
        </w:rPr>
      </w:pPr>
      <w:r w:rsidRPr="007B522C">
        <w:rPr>
          <w:bCs/>
          <w:lang w:val="en-GB"/>
        </w:rPr>
        <w:t xml:space="preserve">2) High-MgO melts were injected into the Halemaʻumaʻu reservoir, where high-Fo olivine crystallized and trapped FI at shallow depths </w:t>
      </w:r>
      <w:r w:rsidRPr="007B522C">
        <w:rPr>
          <w:bCs/>
          <w:lang w:val="en-GB"/>
        </w:rPr>
        <w:fldChar w:fldCharType="begin"/>
      </w:r>
      <w:r w:rsidR="00C63321">
        <w:rPr>
          <w:bCs/>
          <w:lang w:val="en-GB"/>
        </w:rPr>
        <w:instrText xml:space="preserve"> ADDIN ZOTERO_ITEM CSL_CITATION {"citationID":"99oTV4NS","properties":{"formattedCitation":"(Lerner 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lang w:val="en-GB"/>
        </w:rPr>
        <w:instrText>∼</w:instrText>
      </w:r>
      <w:r w:rsidR="00C63321">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lang w:val="en-GB"/>
        </w:rPr>
        <w:instrText>∼</w:instrText>
      </w:r>
      <w:r w:rsidR="00C63321">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63321" w:rsidRPr="00C63321">
        <w:t>(Lerner et al., 2024)</w:t>
      </w:r>
      <w:r w:rsidRPr="007B522C">
        <w:fldChar w:fldCharType="end"/>
      </w:r>
      <w:r w:rsidRPr="007B522C">
        <w:rPr>
          <w:bCs/>
          <w:lang w:val="en-GB"/>
        </w:rPr>
        <w:t>.</w:t>
      </w:r>
    </w:p>
    <w:p w14:paraId="74824A1B" w14:textId="26C0EA09" w:rsidR="007B522C" w:rsidRPr="007B522C" w:rsidRDefault="007B522C" w:rsidP="007B522C">
      <w:pPr>
        <w:pStyle w:val="Text"/>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C63321">
        <w:rPr>
          <w:bCs/>
          <w:lang w:val="en-GB"/>
        </w:rPr>
        <w:instrText xml:space="preserve"> ADDIN ZOTERO_ITEM CSL_CITATION {"citationID":"MD9Uar0X","properties":{"formattedCitation":"(Welsch 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63321" w:rsidRPr="00C63321">
        <w:t>(Welsch et al., 2013)</w:t>
      </w:r>
      <w:r w:rsidRPr="007B522C">
        <w:fldChar w:fldCharType="end"/>
      </w:r>
      <w:r w:rsidRPr="007B522C">
        <w:rPr>
          <w:bCs/>
          <w:lang w:val="en-GB"/>
        </w:rPr>
        <w:t xml:space="preserve"> could mean that high-Fo olivine cores which initially grew in the SC reservoir texturally evolved and trapped lower pressure FI in the Halemaʻumaʻu reservoir. </w:t>
      </w:r>
    </w:p>
    <w:p w14:paraId="4561F342" w14:textId="74AFD351" w:rsidR="007B522C" w:rsidRPr="007B522C" w:rsidRDefault="007B522C" w:rsidP="007B522C">
      <w:pPr>
        <w:pStyle w:val="Text"/>
        <w:jc w:val="both"/>
        <w:rPr>
          <w:bCs/>
          <w:lang w:val="en-GB"/>
        </w:rPr>
      </w:pPr>
      <w:r w:rsidRPr="007B522C">
        <w:rPr>
          <w:bCs/>
          <w:lang w:val="en-GB"/>
        </w:rPr>
        <w:t xml:space="preserve">We think that scenario 1 is unlikely given the that FI from the 2018 lower East Rift Zone eruption appear not to have re-equilibrated despite stalling in the Halemaʻumaʻu reservoir for up to 2 years </w:t>
      </w:r>
      <w:r w:rsidRPr="007B522C">
        <w:rPr>
          <w:bCs/>
          <w:lang w:val="en-GB"/>
        </w:rPr>
        <w:fldChar w:fldCharType="begin"/>
      </w:r>
      <w:r w:rsidR="00C63321">
        <w:rPr>
          <w:bCs/>
          <w:lang w:val="en-GB"/>
        </w:rPr>
        <w:instrText xml:space="preserve"> ADDIN ZOTERO_ITEM CSL_CITATION {"citationID":"jSMo8JbW","properties":{"formattedCitation":"(C.L. DeVitre &amp; Wieser, 2024; Mourey et al., 2023)","plainCitation":"(C.L. DeVitre &amp; Wieser, 2024; Mourey et al., 2023)","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63321" w:rsidRPr="00C63321">
        <w:t>(C.L. DeVitre &amp; Wieser, 2024; Mourey et al., 2023)</w:t>
      </w:r>
      <w:r w:rsidRPr="007B522C">
        <w:fldChar w:fldCharType="end"/>
      </w:r>
      <w:r w:rsidRPr="007B522C">
        <w:rPr>
          <w:bCs/>
          <w:lang w:val="en-GB"/>
        </w:rPr>
        <w:t xml:space="preserve">, and our models of FI re-equilibration indicate &lt;10% change in pressure over ~ 2 yrs. Current data does not allow us to resolve scenario 2 vs 3, but this eruption could provide an opportunity to explore this further, such as through detailed Phosphorous mapping in olivine around FI (as performed for melt inclusions by </w:t>
      </w:r>
      <w:r w:rsidRPr="007B522C">
        <w:rPr>
          <w:bCs/>
          <w:lang w:val="en-GB"/>
        </w:rPr>
        <w:fldChar w:fldCharType="begin"/>
      </w:r>
      <w:r w:rsidRPr="007B522C">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Regardless of the exact mechanism, our FI pressures indicate that erupted crystal cargo experienced storage at Halemaʻumaʻu reservoir depths prior to eruption, and thus this was the most probable reservoir supplying magma to the surface in the Sept 2023 eruption.</w:t>
      </w:r>
    </w:p>
    <w:p w14:paraId="59BDF1C8" w14:textId="29B73AA5" w:rsidR="007B522C" w:rsidRPr="007B522C" w:rsidRDefault="007B522C" w:rsidP="007B522C">
      <w:pPr>
        <w:pStyle w:val="Heading-Main"/>
        <w:jc w:val="both"/>
        <w:rPr>
          <w:lang w:val="en-GB"/>
        </w:rPr>
      </w:pPr>
      <w:r>
        <w:rPr>
          <w:b w:val="0"/>
          <w:bCs w:val="0"/>
          <w:iCs/>
        </w:rPr>
        <w:lastRenderedPageBreak/>
        <w:t xml:space="preserve">3. </w:t>
      </w:r>
      <w:r w:rsidRPr="007B522C">
        <w:rPr>
          <w:iCs/>
        </w:rPr>
        <w:t>Br</w:t>
      </w:r>
      <w:r w:rsidRPr="007B522C">
        <w:rPr>
          <w:lang w:val="en-GB"/>
        </w:rPr>
        <w:t>oader applicability of the method</w:t>
      </w:r>
    </w:p>
    <w:p w14:paraId="66F17872" w14:textId="7DE00F7F" w:rsidR="007B522C" w:rsidRPr="007B522C" w:rsidRDefault="007B522C" w:rsidP="007B522C">
      <w:pPr>
        <w:pStyle w:val="Text"/>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fluid inclusions if there was H</w:t>
      </w:r>
      <w:r w:rsidRPr="007B522C">
        <w:rPr>
          <w:bCs/>
          <w:vertAlign w:val="subscript"/>
          <w:lang w:val="en-GB"/>
        </w:rPr>
        <w:t>2</w:t>
      </w:r>
      <w:r w:rsidRPr="007B522C">
        <w:rPr>
          <w:bCs/>
          <w:lang w:val="en-GB"/>
        </w:rPr>
        <w:t>O in the fluid at the time of inclusion entrapment (</w:t>
      </w:r>
      <w:r w:rsidR="005F001B">
        <w:rPr>
          <w:bCs/>
          <w:lang w:val="en-GB"/>
        </w:rPr>
        <w:t>Fig. 2</w:t>
      </w:r>
      <w:r w:rsidRPr="007B522C">
        <w:rPr>
          <w:bCs/>
          <w:lang w:val="en-GB"/>
        </w:rPr>
        <w:t>). At Kīlauea, melt inclusion data indicates that the exsolved fluid phase is ~90% CO</w:t>
      </w:r>
      <w:r w:rsidRPr="007B522C">
        <w:rPr>
          <w:bCs/>
          <w:vertAlign w:val="subscript"/>
          <w:lang w:val="en-GB"/>
        </w:rPr>
        <w:t>2</w:t>
      </w:r>
      <w:r w:rsidRPr="007B522C">
        <w:rPr>
          <w:bCs/>
          <w:lang w:val="en-GB"/>
        </w:rPr>
        <w:t xml:space="preserve"> at pressures corresponding to the HMM reservoir, and &gt;95% CO</w:t>
      </w:r>
      <w:r w:rsidRPr="007B522C">
        <w:rPr>
          <w:bCs/>
          <w:vertAlign w:val="subscript"/>
          <w:lang w:val="en-GB"/>
        </w:rPr>
        <w:t>2</w:t>
      </w:r>
      <w:r w:rsidRPr="007B522C">
        <w:rPr>
          <w:bCs/>
          <w:lang w:val="en-GB"/>
        </w:rPr>
        <w:t xml:space="preserve"> at pressures indicative of the SC reservoir </w:t>
      </w:r>
      <w:r w:rsidRPr="007B522C">
        <w:rPr>
          <w:bCs/>
          <w:lang w:val="en-GB"/>
        </w:rPr>
        <w:fldChar w:fldCharType="begin"/>
      </w:r>
      <w:r w:rsidR="00217AC2">
        <w:rPr>
          <w:bCs/>
          <w:lang w:val="en-GB"/>
        </w:rPr>
        <w:instrText xml:space="preserve"> ADDIN ZOTERO_ITEM CSL_CITATION {"citationID":"y6fjvTg9","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217AC2" w:rsidRPr="00217AC2">
        <w:t>(C.L. DeVitre &amp; Wieser, 2024; P. E. Wieser et al., 2021)</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sidR="005F001B">
        <w:rPr>
          <w:bCs/>
          <w:lang w:val="en-GB"/>
        </w:rPr>
        <w:t xml:space="preserve"> Fig. 2</w:t>
      </w:r>
      <w:r w:rsidRPr="007B522C">
        <w:rPr>
          <w:bCs/>
          <w:lang w:val="en-GB"/>
        </w:rPr>
        <w:t xml:space="preserve">d). However, to assess the utility of the fluid inclusion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 effect on calculated pressures from fluid inclusions.</w:t>
      </w:r>
    </w:p>
    <w:p w14:paraId="58A691BE" w14:textId="5605096E" w:rsidR="007B522C" w:rsidRPr="007B522C" w:rsidRDefault="007B522C" w:rsidP="007B522C">
      <w:pPr>
        <w:pStyle w:val="Text"/>
        <w:jc w:val="both"/>
        <w:rPr>
          <w:bCs/>
          <w:lang w:val="en-GB"/>
        </w:rPr>
      </w:pPr>
      <w:r w:rsidRPr="007B522C">
        <w:rPr>
          <w:bCs/>
          <w:lang w:val="en-GB"/>
        </w:rPr>
        <w:t>We compiled published melt inclusion data from all over the world, spanning many different tectonic settings (</w:t>
      </w:r>
      <w:r w:rsidR="005F001B">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C63321">
        <w:rPr>
          <w:bCs/>
          <w:lang w:val="en-GB"/>
        </w:rPr>
        <w:instrText xml:space="preserve"> ADDIN ZOTERO_ITEM CSL_CITATION {"citationID":"xvXNxQjS","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63321" w:rsidRPr="00C63321">
        <w:t>(Ghiorso &amp; Gualda, 2015)</w:t>
      </w:r>
      <w:r w:rsidRPr="007B522C">
        <w:fldChar w:fldCharType="end"/>
      </w:r>
      <w:r w:rsidRPr="007B522C">
        <w:rPr>
          <w:bCs/>
          <w:lang w:val="en-GB"/>
        </w:rPr>
        <w:t xml:space="preserve">, implemented in VESIcal </w:t>
      </w:r>
      <w:r w:rsidRPr="007B522C">
        <w:rPr>
          <w:bCs/>
          <w:lang w:val="en-GB"/>
        </w:rPr>
        <w:fldChar w:fldCharType="begin"/>
      </w:r>
      <w:r w:rsidR="00C63321">
        <w:rPr>
          <w:bCs/>
          <w:lang w:val="en-GB"/>
        </w:rPr>
        <w:instrText xml:space="preserve"> ADDIN ZOTERO_ITEM CSL_CITATION {"citationID":"Y9U13hJX","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63321" w:rsidRPr="00C63321">
        <w:t>(Iacovino et al.,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melt inclusions with SiO</w:t>
      </w:r>
      <w:r w:rsidRPr="007B522C">
        <w:rPr>
          <w:bCs/>
          <w:vertAlign w:val="subscript"/>
          <w:lang w:val="en-GB"/>
        </w:rPr>
        <w:t xml:space="preserve">2 </w:t>
      </w:r>
      <w:r w:rsidRPr="007B522C">
        <w:rPr>
          <w:bCs/>
          <w:lang w:val="en-GB"/>
        </w:rPr>
        <w:t xml:space="preserve">&lt; 57 wt%, MgO &lt; 16 wt% and Saturation Pressure &gt; 20 MPa on Fig 4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ith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aking an uptick to very high values at shallow pressures (Supporting Fig. S9a-i) as melt inclusion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FI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e plot on Fig 4a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magmas with SiO</w:t>
      </w:r>
      <w:r w:rsidRPr="007B522C">
        <w:rPr>
          <w:bCs/>
          <w:vertAlign w:val="subscript"/>
          <w:lang w:val="en-GB"/>
        </w:rPr>
        <w:t>2</w:t>
      </w:r>
      <w:r w:rsidRPr="007B522C">
        <w:rPr>
          <w:bCs/>
          <w:lang w:val="en-GB"/>
        </w:rPr>
        <w:t xml:space="preserve"> &lt; 57 wt% and MgO &lt; 16 wt% around the world. </w:t>
      </w:r>
    </w:p>
    <w:p w14:paraId="0932082F" w14:textId="77777777" w:rsidR="007B522C" w:rsidRPr="007B522C" w:rsidRDefault="007B522C" w:rsidP="007B522C">
      <w:pPr>
        <w:pStyle w:val="Text"/>
        <w:ind w:firstLine="0"/>
        <w:jc w:val="both"/>
        <w:rPr>
          <w:bCs/>
          <w:lang w:val="en-GB"/>
        </w:rPr>
      </w:pPr>
      <w:r w:rsidRPr="007B522C">
        <w:rPr>
          <w:noProof/>
        </w:rPr>
        <w:lastRenderedPageBreak/>
        <w:drawing>
          <wp:inline distT="0" distB="0" distL="0" distR="0" wp14:anchorId="4B26FD89" wp14:editId="31D949A3">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5F70A49A" w14:textId="5633E936" w:rsidR="007B522C" w:rsidRPr="007B522C" w:rsidRDefault="007B522C" w:rsidP="007B522C">
      <w:pPr>
        <w:pStyle w:val="Text"/>
        <w:jc w:val="both"/>
        <w:rPr>
          <w:bCs/>
          <w:i/>
          <w:iCs/>
          <w:lang w:val="en-GB"/>
        </w:rPr>
      </w:pPr>
      <w:r w:rsidRPr="007B522C">
        <w:rPr>
          <w:bCs/>
          <w:i/>
          <w:iCs/>
          <w:lang w:val="en-GB"/>
        </w:rPr>
        <w:t xml:space="preserve">Figure </w:t>
      </w:r>
      <w:r w:rsidR="00715070">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melt inclusion data for Continental Rift, Continental Intraplate, Alkaline and Tholeiitic Ocean Island Basalt (OIB, see Fig S7) Mid-Ocean Ridge and Subduction Zone volcanoes (details and references in the supplement). Data is filtered to SiO</w:t>
      </w:r>
      <w:r w:rsidRPr="007B522C">
        <w:rPr>
          <w:b/>
          <w:i/>
          <w:iCs/>
          <w:vertAlign w:val="subscript"/>
          <w:lang w:val="en-GB"/>
        </w:rPr>
        <w:t>2</w:t>
      </w:r>
      <w:r w:rsidRPr="007B522C">
        <w:rPr>
          <w:b/>
          <w:i/>
          <w:iCs/>
          <w:lang w:val="en-GB"/>
        </w:rPr>
        <w:t xml:space="preserve"> &lt; 57 wt%, MgO &lt; 16 wt% and Saturation Pressure &gt;20 MPa (supplement for details).</w:t>
      </w:r>
      <w:r w:rsidRPr="007B522C">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melt inclusion suites, circles indicate G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melt inclusion suites plotted on panel a. Boxplots show the median, Q1 (25</w:t>
      </w:r>
      <w:r w:rsidRPr="007B522C">
        <w:rPr>
          <w:bCs/>
          <w:i/>
          <w:iCs/>
          <w:vertAlign w:val="superscript"/>
          <w:lang w:val="en-GB"/>
        </w:rPr>
        <w:t>th</w:t>
      </w:r>
      <w:r w:rsidRPr="007B522C">
        <w:rPr>
          <w:bCs/>
          <w:i/>
          <w:iCs/>
          <w:lang w:val="en-GB"/>
        </w:rPr>
        <w:t xml:space="preserve"> quartile), Q3 (75</w:t>
      </w:r>
      <w:r w:rsidRPr="007B522C">
        <w:rPr>
          <w:bCs/>
          <w:i/>
          <w:iCs/>
          <w:vertAlign w:val="superscript"/>
          <w:lang w:val="en-GB"/>
        </w:rPr>
        <w:t>th</w:t>
      </w:r>
      <w:r w:rsidRPr="007B522C">
        <w:rPr>
          <w:bCs/>
          <w:i/>
          <w:iCs/>
          <w:lang w:val="en-GB"/>
        </w:rPr>
        <w:t xml:space="preserve"> quartil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Total CO</w:t>
      </w:r>
      <w:r w:rsidRPr="007B522C">
        <w:rPr>
          <w:bCs/>
          <w:i/>
          <w:iCs/>
          <w:vertAlign w:val="subscript"/>
          <w:lang w:val="en-GB"/>
        </w:rPr>
        <w:t xml:space="preserve">2 </w:t>
      </w:r>
      <w:r w:rsidRPr="007B522C">
        <w:rPr>
          <w:bCs/>
          <w:i/>
          <w:iCs/>
          <w:lang w:val="en-GB"/>
        </w:rPr>
        <w:t>by Raman spectroscopy. EAR – East African Rift, GSC   - Gal</w:t>
      </w:r>
      <w:r w:rsidRPr="007B522C">
        <w:rPr>
          <w:bCs/>
          <w:i/>
          <w:iCs/>
        </w:rPr>
        <w:t>á</w:t>
      </w:r>
      <w:r w:rsidRPr="007B522C">
        <w:rPr>
          <w:bCs/>
          <w:i/>
          <w:iCs/>
          <w:lang w:val="en-GB"/>
        </w:rPr>
        <w:t>pagos Spreading Center, NAR – North Atlantic Ridge, JdFR – Juan de Fuca Ridge, GR – Gakkel Ridge, MAR – Mid-Atlantic Ridge, EPR – East Pacific Rise, IBM – Izu Bonin Mariana.</w:t>
      </w:r>
    </w:p>
    <w:p w14:paraId="7F678441" w14:textId="1680647D" w:rsidR="007B522C" w:rsidRPr="007B522C" w:rsidRDefault="007B522C" w:rsidP="007B522C">
      <w:pPr>
        <w:pStyle w:val="Text"/>
        <w:jc w:val="both"/>
        <w:rPr>
          <w:bCs/>
          <w:lang w:val="en-GB"/>
        </w:rPr>
      </w:pPr>
      <w:r w:rsidRPr="007B522C">
        <w:rPr>
          <w:bCs/>
          <w:lang w:val="en-GB"/>
        </w:rPr>
        <w:t>It is also noteworthy that the vast majority of melt inclusion suites in this compilation did not measure CO</w:t>
      </w:r>
      <w:r w:rsidRPr="007B522C">
        <w:rPr>
          <w:bCs/>
          <w:vertAlign w:val="subscript"/>
          <w:lang w:val="en-GB"/>
        </w:rPr>
        <w:t>2</w:t>
      </w:r>
      <w:r w:rsidRPr="007B522C">
        <w:rPr>
          <w:bCs/>
          <w:lang w:val="en-GB"/>
        </w:rPr>
        <w:t xml:space="preserve"> in the vapour bubble, meaning that the total CO</w:t>
      </w:r>
      <w:r w:rsidRPr="007B522C">
        <w:rPr>
          <w:bCs/>
          <w:vertAlign w:val="subscript"/>
          <w:lang w:val="en-GB"/>
        </w:rPr>
        <w:t>2</w:t>
      </w:r>
      <w:r w:rsidRPr="007B522C">
        <w:rPr>
          <w:bCs/>
          <w:lang w:val="en-GB"/>
        </w:rPr>
        <w:t xml:space="preserve"> content of the inclusion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at volcanoes where there some studies with Raman measurements and some without (Supporting Fig. S9c EAR, Fig. S9h Kamchatka, and Cascades).  Thus, </w:t>
      </w:r>
      <w:r w:rsidR="005F001B">
        <w:rPr>
          <w:bCs/>
          <w:lang w:val="en-GB"/>
        </w:rPr>
        <w:t xml:space="preserve"> Fig. 3</w:t>
      </w:r>
      <w:r w:rsidRPr="007B522C">
        <w:rPr>
          <w:bCs/>
          <w:lang w:val="en-GB"/>
        </w:rPr>
        <w:t xml:space="preserve">c shows a </w:t>
      </w:r>
      <w:r w:rsidRPr="007B522C">
        <w:rPr>
          <w:bCs/>
          <w:lang w:val="en-GB"/>
        </w:rPr>
        <w:lastRenderedPageBreak/>
        <w:t>compilation only using melt inclusions where bubble CO</w:t>
      </w:r>
      <w:r w:rsidRPr="007B522C">
        <w:rPr>
          <w:bCs/>
          <w:vertAlign w:val="subscript"/>
          <w:lang w:val="en-GB"/>
        </w:rPr>
        <w:t>2</w:t>
      </w:r>
      <w:r w:rsidRPr="007B522C">
        <w:rPr>
          <w:bCs/>
          <w:lang w:val="en-GB"/>
        </w:rPr>
        <w:t xml:space="preserve"> was accounted for by Raman spectroscopy. </w:t>
      </w:r>
    </w:p>
    <w:p w14:paraId="4149A96D" w14:textId="4F8E4C98" w:rsidR="007B522C" w:rsidRPr="007B522C" w:rsidRDefault="007B522C" w:rsidP="007B522C">
      <w:pPr>
        <w:pStyle w:val="Text"/>
        <w:jc w:val="both"/>
        <w:rPr>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Mid-Ocean R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Pr="007B522C">
        <w:rPr>
          <w:bCs/>
          <w:lang w:val="en-GB"/>
        </w:rPr>
        <w:fldChar w:fldCharType="begin"/>
      </w:r>
      <w:r w:rsidRPr="007B522C">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41F57F28" w14:textId="04D591EC" w:rsidR="007B522C" w:rsidRPr="007B522C" w:rsidRDefault="007B522C" w:rsidP="007B522C">
      <w:pPr>
        <w:pStyle w:val="Text"/>
        <w:jc w:val="both"/>
        <w:rPr>
          <w:bCs/>
          <w:lang w:val="en-GB"/>
        </w:rPr>
      </w:pPr>
      <w:r w:rsidRPr="007B522C">
        <w:rPr>
          <w:bCs/>
          <w:lang w:val="en-GB"/>
        </w:rPr>
        <w:t xml:space="preserve">Thus, while rapid response fluid inclusion barometry is highly applicable to active volcanic regions such as Hawai’i, Iceland, East African Rift (EAR), Galápagos, Réunion, Cabo Verde, and the Canary Islands, it is not appropriate in subduction zones such as Alaska, Kamchatka, or Central America. Interestingly, although there are only two studies with Raman data in the Cascade arc </w:t>
      </w:r>
      <w:r w:rsidRPr="007B522C">
        <w:rPr>
          <w:bCs/>
          <w:lang w:val="en-GB"/>
        </w:rPr>
        <w:fldChar w:fldCharType="begin"/>
      </w:r>
      <w:r w:rsidR="00217AC2">
        <w:rPr>
          <w:bCs/>
          <w:lang w:val="en-GB"/>
        </w:rPr>
        <w:instrText xml:space="preserve"> ADDIN ZOTERO_ITEM CSL_CITATION {"citationID":"JfE1dbNN","properties":{"formattedCitation":"(Aster et al., 2016; Venugopal et al., 2020a)","plainCitation":"(Aster et al., 2016; Venugopal et al., 2020a)","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217AC2" w:rsidRPr="00217AC2">
        <w:t>(Aster et al., 2016; Venugopal et al., 2020a)</w:t>
      </w:r>
      <w:r w:rsidRPr="007B522C">
        <w:fldChar w:fldCharType="end"/>
      </w:r>
      <w:r w:rsidRPr="007B522C">
        <w:rPr>
          <w:bCs/>
          <w:lang w:val="en-GB"/>
        </w:rPr>
        <w:t xml:space="preserve">, it is noteworthy that the highest pressure inclusions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yer subduction zones such as the Cascades, fluid inclusions may have some utility for the most mafic, CO</w:t>
      </w:r>
      <w:r w:rsidRPr="007B522C">
        <w:rPr>
          <w:bCs/>
          <w:vertAlign w:val="subscript"/>
          <w:lang w:val="en-GB"/>
        </w:rPr>
        <w:t>2</w:t>
      </w:r>
      <w:r w:rsidRPr="007B522C">
        <w:rPr>
          <w:bCs/>
          <w:lang w:val="en-GB"/>
        </w:rPr>
        <w:t xml:space="preserve">-rich magmas. </w:t>
      </w:r>
    </w:p>
    <w:p w14:paraId="021C0318" w14:textId="53FE1F88" w:rsidR="007B522C" w:rsidRPr="007B522C" w:rsidRDefault="007B522C" w:rsidP="007B522C">
      <w:pPr>
        <w:pStyle w:val="Text"/>
        <w:jc w:val="both"/>
        <w:rPr>
          <w:bCs/>
          <w:lang w:val="en-GB"/>
        </w:rPr>
      </w:pPr>
      <w:r w:rsidRPr="007B522C">
        <w:rPr>
          <w:bCs/>
          <w:lang w:val="en-GB"/>
        </w:rPr>
        <w:t>To increase the accuracy of rapid-response petrological monitoring during future eruptions, it should be a priority to perform melt inclusion studies accounting for vapour bubble CO</w:t>
      </w:r>
      <w:r w:rsidRPr="007B522C">
        <w:rPr>
          <w:bCs/>
          <w:vertAlign w:val="subscript"/>
          <w:lang w:val="en-GB"/>
        </w:rPr>
        <w:t>2</w:t>
      </w:r>
      <w:r w:rsidRPr="007B522C">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space (</w:t>
      </w:r>
      <w:r w:rsidR="005F001B">
        <w:rPr>
          <w:bCs/>
          <w:lang w:val="en-GB"/>
        </w:rPr>
        <w:t>Fig. 3</w:t>
      </w:r>
      <w:r w:rsidRPr="007B522C">
        <w:rPr>
          <w:bCs/>
          <w:lang w:val="en-GB"/>
        </w:rPr>
        <w:t xml:space="preserve">). Ideally, for maximum accuracy of fluid inclusions as a rapid response method, it should be a priority to 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fluid inclusion barometry is still more accurate than other methods such as mineral-melt thermobarometry. </w:t>
      </w:r>
    </w:p>
    <w:p w14:paraId="07AF4FDE" w14:textId="77777777" w:rsidR="007B522C" w:rsidRPr="007B522C" w:rsidRDefault="007B522C" w:rsidP="007B522C">
      <w:pPr>
        <w:pStyle w:val="Text"/>
        <w:ind w:firstLine="0"/>
        <w:jc w:val="both"/>
        <w:rPr>
          <w:bCs/>
          <w:lang w:val="en-GB"/>
        </w:rPr>
      </w:pPr>
    </w:p>
    <w:p w14:paraId="4CD883B3" w14:textId="5501ACDA" w:rsidR="007B522C" w:rsidRPr="007B522C" w:rsidRDefault="007B522C" w:rsidP="007B522C">
      <w:pPr>
        <w:pStyle w:val="Heading-Main"/>
        <w:jc w:val="both"/>
      </w:pPr>
      <w:r>
        <w:rPr>
          <w:b w:val="0"/>
        </w:rPr>
        <w:t xml:space="preserve">4. </w:t>
      </w:r>
      <w:r w:rsidRPr="007B522C">
        <w:t>Conclusion</w:t>
      </w:r>
    </w:p>
    <w:p w14:paraId="2941364E" w14:textId="3E7AC748" w:rsidR="007B522C" w:rsidRPr="007B522C" w:rsidRDefault="007B522C" w:rsidP="007B522C">
      <w:pPr>
        <w:pStyle w:val="Text"/>
        <w:jc w:val="both"/>
        <w:rPr>
          <w:bCs/>
        </w:rPr>
      </w:pPr>
      <w:r w:rsidRPr="007B522C">
        <w:rPr>
          <w:bCs/>
          <w:lang w:val="en-GB"/>
        </w:rPr>
        <w:t>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w:t>
      </w:r>
      <w:r w:rsidR="00F36B51">
        <w:rPr>
          <w:bCs/>
          <w:lang w:val="en-GB"/>
        </w:rPr>
        <w:t>rsterite</w:t>
      </w:r>
      <w:r w:rsidRPr="007B522C">
        <w:rPr>
          <w:bCs/>
          <w:lang w:val="en-GB"/>
        </w:rPr>
        <w:t xml:space="preserve"> contents has been around for 15 years (See Supplementary Information S1 Appendix).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w:t>
      </w:r>
      <w:r w:rsidRPr="007B522C">
        <w:rPr>
          <w:bCs/>
          <w:lang w:val="en-GB"/>
        </w:rPr>
        <w:lastRenderedPageBreak/>
        <w:t xml:space="preserve">supplying magma, adding a crucial information for interpreting activity </w:t>
      </w:r>
      <w:r w:rsidRPr="007B522C">
        <w:rPr>
          <w:bCs/>
          <w:lang w:val="en-GB"/>
        </w:rPr>
        <w:fldChar w:fldCharType="begin"/>
      </w:r>
      <w:r w:rsidR="00C63321">
        <w:rPr>
          <w:bCs/>
          <w:lang w:val="en-GB"/>
        </w:rPr>
        <w:instrText xml:space="preserve"> ADDIN ZOTERO_ITEM CSL_CITATION {"citationID":"AyML8rG3","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63321" w:rsidRPr="00C63321">
        <w:t>(Re et al., 2021)</w:t>
      </w:r>
      <w:r w:rsidRPr="007B522C">
        <w:fldChar w:fldCharType="end"/>
      </w:r>
      <w:r w:rsidRPr="007B522C">
        <w:rPr>
          <w:bCs/>
          <w:lang w:val="en-GB"/>
        </w:rPr>
        <w:t xml:space="preserve">, without retracting from other essential duties during eruption responses. </w:t>
      </w:r>
      <w:r w:rsidRPr="007B522C">
        <w:rPr>
          <w:bCs/>
        </w:rPr>
        <w:t xml:space="preserve">For example, during the 2018 Kilauea eruption, HVO’s near real time chemical monitoring with bulk rock ED-XRF identified the appearance and disappearance of many magma batches </w:t>
      </w:r>
      <w:r w:rsidRPr="007B522C">
        <w:rPr>
          <w:bCs/>
        </w:rPr>
        <w:fldChar w:fldCharType="begin"/>
      </w:r>
      <w:r w:rsidR="00C63321">
        <w:rPr>
          <w:bCs/>
        </w:rPr>
        <w:instrText xml:space="preserve"> ADDIN ZOTERO_ITEM CSL_CITATION {"citationID":"B8gEtLdv","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63321" w:rsidRPr="00C63321">
        <w:t>(Gansecki et al., 2019)</w:t>
      </w:r>
      <w:r w:rsidRPr="007B522C">
        <w:fldChar w:fldCharType="end"/>
      </w:r>
      <w:r w:rsidRPr="007B522C">
        <w:rPr>
          <w:bCs/>
        </w:rPr>
        <w:t xml:space="preserve">, fluid inclusion barometry could have linked these distinct chemical signatures to different storage regions, addressing the questions of scientists and residents alike. Similarly, the return of eruptive activity at Kīlauea in 2020 after this event was accompanied by many questions about how the magmatic plumbing system had changed following the summit collapse in 2018 </w:t>
      </w:r>
      <w:r w:rsidRPr="007B522C">
        <w:rPr>
          <w:bCs/>
        </w:rPr>
        <w:fldChar w:fldCharType="begin"/>
      </w:r>
      <w:r w:rsidR="00C63321">
        <w:rPr>
          <w:bCs/>
        </w:rPr>
        <w:instrText xml:space="preserve"> ADDIN ZOTERO_ITEM CSL_CITATION {"citationID":"b8v2QBG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63321" w:rsidRPr="00C63321">
        <w:t>(Lynn et al., 2024)</w:t>
      </w:r>
      <w:r w:rsidRPr="007B522C">
        <w:fldChar w:fldCharType="end"/>
      </w:r>
      <w:r w:rsidRPr="007B522C">
        <w:rPr>
          <w:bCs/>
        </w:rPr>
        <w:t xml:space="preserve">. FI barometry would have been a critical addition to understanding the eruption and the system.  </w:t>
      </w:r>
    </w:p>
    <w:p w14:paraId="45CD24BA" w14:textId="534EF712" w:rsidR="007B522C" w:rsidRPr="007B522C" w:rsidRDefault="007B522C" w:rsidP="007B522C">
      <w:pPr>
        <w:pStyle w:val="Text"/>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values shows that Raman-based FI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this method may expand to even more volcanic systems (e.g. to drier arc magmas such as those found in the Cascades).  </w:t>
      </w:r>
    </w:p>
    <w:p w14:paraId="6A06DDF7" w14:textId="1BDEB1A7" w:rsidR="007B522C" w:rsidRDefault="007B522C" w:rsidP="007B522C">
      <w:pPr>
        <w:pStyle w:val="Text"/>
        <w:jc w:val="both"/>
        <w:rPr>
          <w:bCs/>
          <w:lang w:val="fr-CH"/>
        </w:rPr>
      </w:pPr>
      <w:r w:rsidRPr="007B522C">
        <w:rPr>
          <w:bCs/>
          <w:lang w:val="en-GB"/>
        </w:rPr>
        <w:t xml:space="preserve">Overall, fluid inclusion barometry is a broadly applicable, and </w:t>
      </w:r>
      <w:r w:rsidRPr="007B522C">
        <w:rPr>
          <w:bCs/>
        </w:rPr>
        <w:t>adds valuable quantitative storage depth information that provides a key advancement for volcano observatories that utilize near-real-time geochemical monitoring to better understand eruptions as they unfold (See overview–</w:t>
      </w:r>
      <w:r w:rsidRPr="007B522C">
        <w:rPr>
          <w:bCs/>
        </w:rPr>
        <w:fldChar w:fldCharType="begin"/>
      </w:r>
      <w:r w:rsidR="00C63321">
        <w:rPr>
          <w:bCs/>
        </w:rPr>
        <w:instrText xml:space="preserve"> ADDIN ZOTERO_ITEM CSL_CITATION {"citationID":"BIqwgqKX","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63321" w:rsidRPr="00C63321">
        <w:t>(Re et al., 2021)</w:t>
      </w:r>
      <w:r w:rsidRPr="007B522C">
        <w:fldChar w:fldCharType="end"/>
      </w:r>
      <w:r w:rsidRPr="007B522C">
        <w:rPr>
          <w:bCs/>
        </w:rPr>
        <w:t>; Hawai‘i–</w:t>
      </w:r>
      <w:r w:rsidRPr="007B522C">
        <w:rPr>
          <w:bCs/>
          <w:lang w:val="es-CR"/>
        </w:rPr>
        <w:fldChar w:fldCharType="begin"/>
      </w:r>
      <w:r w:rsidR="00C63321">
        <w:rPr>
          <w:bCs/>
        </w:rPr>
        <w:instrText xml:space="preserve"> ADDIN ZOTERO_ITEM CSL_CITATION {"citationID":"fxI5Ie3k","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63321" w:rsidRPr="00C63321">
        <w:t>(Gansecki et al., 2019)</w:t>
      </w:r>
      <w:r w:rsidRPr="007B522C">
        <w:fldChar w:fldCharType="end"/>
      </w:r>
      <w:r w:rsidRPr="007B522C">
        <w:rPr>
          <w:bCs/>
        </w:rPr>
        <w:t>; La Palma–</w:t>
      </w:r>
      <w:r w:rsidRPr="007B522C">
        <w:rPr>
          <w:bCs/>
          <w:lang w:val="es-CR"/>
        </w:rPr>
        <w:fldChar w:fldCharType="begin"/>
      </w:r>
      <w:r w:rsidR="00C63321">
        <w:rPr>
          <w:bCs/>
        </w:rPr>
        <w:instrText xml:space="preserve"> ADDIN ZOTERO_ITEM CSL_CITATION {"citationID":"a19n0lgmdge","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63321" w:rsidRPr="00C63321">
        <w:t>(Pankhurst et al., 2022)</w:t>
      </w:r>
      <w:r w:rsidRPr="007B522C">
        <w:fldChar w:fldCharType="end"/>
      </w:r>
      <w:r w:rsidRPr="007B522C">
        <w:rPr>
          <w:bCs/>
        </w:rPr>
        <w:t>; Fuego–</w:t>
      </w:r>
      <w:r w:rsidRPr="007B522C">
        <w:rPr>
          <w:bCs/>
          <w:lang w:val="es-CR"/>
        </w:rPr>
        <w:fldChar w:fldCharType="begin"/>
      </w:r>
      <w:r w:rsidR="00C63321">
        <w:rPr>
          <w:bCs/>
        </w:rPr>
        <w:instrText xml:space="preserve"> ADDIN ZOTERO_ITEM CSL_CITATION {"citationID":"xpmEyB65","properties":{"formattedCitation":"(Liu 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C63321" w:rsidRPr="00217AC2">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63321" w:rsidRPr="00C63321">
        <w:rPr>
          <w:lang w:val="fr-CH"/>
        </w:rPr>
        <w:t>(Liu et al., 2020)</w:t>
      </w:r>
      <w:r w:rsidRPr="007B522C">
        <w:fldChar w:fldCharType="end"/>
      </w:r>
      <w:r w:rsidRPr="007B522C">
        <w:rPr>
          <w:bCs/>
          <w:lang w:val="fr-CH"/>
        </w:rPr>
        <w:t>; Italy–</w:t>
      </w:r>
      <w:r w:rsidRPr="007B522C">
        <w:rPr>
          <w:bCs/>
          <w:lang w:val="es-CR"/>
        </w:rPr>
        <w:fldChar w:fldCharType="begin"/>
      </w:r>
      <w:r w:rsidR="00C63321">
        <w:rPr>
          <w:bCs/>
          <w:lang w:val="fr-CH"/>
        </w:rPr>
        <w:instrText xml:space="preserve"> ADDIN ZOTERO_ITEM CSL_CITATION {"citationID":"B7xhcWxk","properties":{"formattedCitation":"(Corsaro &amp; Miraglia, 2022)","plainCitation":"(Corsaro &amp;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63321" w:rsidRPr="00C63321">
        <w:rPr>
          <w:lang w:val="fr-CH"/>
        </w:rPr>
        <w:t>(Corsaro &amp; Miraglia, 2022)</w:t>
      </w:r>
      <w:r w:rsidRPr="007B522C">
        <w:fldChar w:fldCharType="end"/>
      </w:r>
      <w:r w:rsidRPr="007B522C">
        <w:rPr>
          <w:bCs/>
          <w:lang w:val="fr-CH"/>
        </w:rPr>
        <w:t xml:space="preserve">). </w:t>
      </w:r>
    </w:p>
    <w:p w14:paraId="10BB28D1" w14:textId="77777777" w:rsidR="00C63321" w:rsidRDefault="00C63321" w:rsidP="007B522C">
      <w:pPr>
        <w:pStyle w:val="Text"/>
        <w:jc w:val="both"/>
        <w:rPr>
          <w:bCs/>
          <w:lang w:val="fr-CH"/>
        </w:rPr>
      </w:pPr>
    </w:p>
    <w:p w14:paraId="08C85CD3" w14:textId="22301AA5" w:rsidR="00C63321" w:rsidRPr="00217AC2" w:rsidRDefault="00C63321" w:rsidP="00C63321">
      <w:pPr>
        <w:pStyle w:val="Heading-Main"/>
        <w:jc w:val="both"/>
        <w:rPr>
          <w:lang w:val="fr-CH"/>
        </w:rPr>
      </w:pPr>
      <w:r w:rsidRPr="00217AC2">
        <w:rPr>
          <w:b w:val="0"/>
          <w:lang w:val="fr-CH"/>
        </w:rPr>
        <w:t xml:space="preserve">5. </w:t>
      </w:r>
      <w:r w:rsidRPr="00217AC2">
        <w:rPr>
          <w:lang w:val="fr-CH"/>
        </w:rPr>
        <w:t>Acknowledgements</w:t>
      </w:r>
    </w:p>
    <w:p w14:paraId="72DBC50A" w14:textId="4BC97D43" w:rsidR="00C63321" w:rsidRPr="00217AC2" w:rsidRDefault="00C63321" w:rsidP="00C63321">
      <w:pPr>
        <w:pStyle w:val="Text"/>
        <w:jc w:val="both"/>
        <w:rPr>
          <w:bCs/>
          <w:lang w:val="fr-CH"/>
        </w:rPr>
      </w:pPr>
      <w:r w:rsidRPr="00217AC2">
        <w:rPr>
          <w:bCs/>
          <w:lang w:val="fr-CH"/>
        </w:rPr>
        <w:t>Any use of trade, product, or firm names is for descriptive purposes only and does not imply endorsement by the U.S. Government.</w:t>
      </w:r>
    </w:p>
    <w:p w14:paraId="7422FCAD" w14:textId="26C0EB1F" w:rsidR="00C63321" w:rsidRPr="00C63321" w:rsidRDefault="00C63321" w:rsidP="00C63321">
      <w:pPr>
        <w:pStyle w:val="Text"/>
        <w:jc w:val="both"/>
        <w:rPr>
          <w:bCs/>
          <w:lang w:val="en-GB"/>
        </w:rPr>
      </w:pPr>
      <w:r>
        <w:rPr>
          <w:b/>
          <w:bCs/>
        </w:rPr>
        <w:t xml:space="preserve">5.1. </w:t>
      </w:r>
      <w:r w:rsidRPr="00C63321">
        <w:rPr>
          <w:b/>
          <w:bCs/>
        </w:rPr>
        <w:t>Funding</w:t>
      </w:r>
    </w:p>
    <w:p w14:paraId="7D447659" w14:textId="147CBB16" w:rsidR="00C63321" w:rsidRPr="00C63321" w:rsidRDefault="00C63321" w:rsidP="00C63321">
      <w:pPr>
        <w:pStyle w:val="Text"/>
        <w:jc w:val="both"/>
        <w:rPr>
          <w:bCs/>
        </w:rPr>
      </w:pPr>
      <w:r w:rsidRPr="00C63321">
        <w:rPr>
          <w:bCs/>
        </w:rPr>
        <w:t xml:space="preserve">National Science Foundation grant </w:t>
      </w:r>
      <w:r w:rsidRPr="00C63321">
        <w:rPr>
          <w:bCs/>
          <w:lang w:val="en-GB"/>
        </w:rPr>
        <w:t>EAR 2217371 (PW</w:t>
      </w:r>
      <w:r w:rsidR="00F36B51">
        <w:rPr>
          <w:bCs/>
          <w:lang w:val="en-GB"/>
        </w:rPr>
        <w:t xml:space="preserve"> and C</w:t>
      </w:r>
      <w:r w:rsidR="00010517">
        <w:rPr>
          <w:bCs/>
          <w:lang w:val="en-GB"/>
        </w:rPr>
        <w:t>L</w:t>
      </w:r>
      <w:r w:rsidR="00F36B51">
        <w:rPr>
          <w:bCs/>
          <w:lang w:val="en-GB"/>
        </w:rPr>
        <w:t>D</w:t>
      </w:r>
      <w:r w:rsidRPr="00C63321">
        <w:rPr>
          <w:bCs/>
          <w:lang w:val="en-GB"/>
        </w:rPr>
        <w:t>)</w:t>
      </w:r>
    </w:p>
    <w:p w14:paraId="467D3E20" w14:textId="54DB7EC5" w:rsidR="00C63321" w:rsidRDefault="00C63321" w:rsidP="00C63321">
      <w:pPr>
        <w:pStyle w:val="Text"/>
        <w:jc w:val="both"/>
        <w:rPr>
          <w:bCs/>
        </w:rPr>
      </w:pPr>
      <w:r w:rsidRPr="00C63321">
        <w:rPr>
          <w:bCs/>
        </w:rPr>
        <w:t>Berkeley Rose Hills Innovator Program (PW</w:t>
      </w:r>
      <w:r w:rsidR="00010517">
        <w:rPr>
          <w:bCs/>
        </w:rPr>
        <w:t>,</w:t>
      </w:r>
      <w:r w:rsidR="00F36B51">
        <w:rPr>
          <w:bCs/>
        </w:rPr>
        <w:t xml:space="preserve"> C</w:t>
      </w:r>
      <w:r w:rsidR="00010517">
        <w:rPr>
          <w:bCs/>
        </w:rPr>
        <w:t>L</w:t>
      </w:r>
      <w:r w:rsidR="00F36B51">
        <w:rPr>
          <w:bCs/>
        </w:rPr>
        <w:t>D</w:t>
      </w:r>
      <w:r w:rsidR="00010517">
        <w:rPr>
          <w:bCs/>
        </w:rPr>
        <w:t>, AB, BR and RR</w:t>
      </w:r>
      <w:r w:rsidRPr="00C63321">
        <w:rPr>
          <w:bCs/>
        </w:rPr>
        <w:t>)</w:t>
      </w:r>
    </w:p>
    <w:p w14:paraId="2ECD385B" w14:textId="77777777" w:rsidR="00010517" w:rsidRDefault="00010517" w:rsidP="00C63321">
      <w:pPr>
        <w:pStyle w:val="Text"/>
        <w:jc w:val="both"/>
        <w:rPr>
          <w:bCs/>
        </w:rPr>
      </w:pPr>
    </w:p>
    <w:p w14:paraId="28CDA079" w14:textId="6D02E49B" w:rsidR="00C63321" w:rsidRDefault="00C63321" w:rsidP="00C63321">
      <w:pPr>
        <w:pStyle w:val="Acknowledgement"/>
        <w:spacing w:before="0"/>
        <w:ind w:firstLine="0"/>
      </w:pPr>
      <w:r>
        <w:rPr>
          <w:b/>
        </w:rPr>
        <w:t xml:space="preserve">5.2. </w:t>
      </w:r>
      <w:r w:rsidRPr="00A06077">
        <w:rPr>
          <w:b/>
        </w:rPr>
        <w:t>Author contributions</w:t>
      </w:r>
    </w:p>
    <w:p w14:paraId="7392187F" w14:textId="44177E71" w:rsidR="00C63321" w:rsidRPr="004F3554" w:rsidRDefault="00C63321" w:rsidP="00C63321">
      <w:pPr>
        <w:pStyle w:val="Acknowledgement"/>
        <w:ind w:firstLine="720"/>
        <w:jc w:val="both"/>
        <w:rPr>
          <w:lang w:val="en-GB"/>
        </w:rPr>
      </w:pPr>
      <w:r w:rsidRPr="004F3554">
        <w:t xml:space="preserve">Author contributions for lab work are shown on </w:t>
      </w:r>
      <w:r w:rsidR="005F001B">
        <w:t xml:space="preserve"> Fig. </w:t>
      </w:r>
      <w:r w:rsidR="00B17EB7">
        <w:t>S1</w:t>
      </w:r>
      <w:r w:rsidRPr="004F3554">
        <w:t xml:space="preserve">. </w:t>
      </w:r>
      <w:r w:rsidRPr="004F3554">
        <w:rPr>
          <w:lang w:val="en-GB"/>
        </w:rPr>
        <w:t>C</w:t>
      </w:r>
      <w:r w:rsidR="00010517">
        <w:rPr>
          <w:lang w:val="en-GB"/>
        </w:rPr>
        <w:t>L</w:t>
      </w:r>
      <w:r w:rsidRPr="004F3554">
        <w:rPr>
          <w:lang w:val="en-GB"/>
        </w:rPr>
        <w:t>D and PW wrote the paper. C</w:t>
      </w:r>
      <w:r w:rsidR="00010517">
        <w:rPr>
          <w:lang w:val="en-GB"/>
        </w:rPr>
        <w:t>L</w:t>
      </w:r>
      <w:r w:rsidRPr="004F3554">
        <w:rPr>
          <w:lang w:val="en-GB"/>
        </w:rPr>
        <w:t xml:space="preserve">D, PW, AR, BR, and AB prepared tephra, picked olivine, found FIs, catalogued them, mounted them, and conducted Raman analyses. </w:t>
      </w:r>
      <w:r w:rsidR="00F36B51">
        <w:rPr>
          <w:lang w:val="en-GB"/>
        </w:rPr>
        <w:t>C</w:t>
      </w:r>
      <w:r w:rsidR="00010517">
        <w:rPr>
          <w:lang w:val="en-GB"/>
        </w:rPr>
        <w:t>L</w:t>
      </w:r>
      <w:r w:rsidR="00F36B51">
        <w:rPr>
          <w:lang w:val="en-GB"/>
        </w:rPr>
        <w:t xml:space="preserve">D compiled the melt inclusion dataset. </w:t>
      </w:r>
      <w:r w:rsidRPr="004F3554">
        <w:rPr>
          <w:lang w:val="en-GB"/>
        </w:rPr>
        <w:t>C</w:t>
      </w:r>
      <w:r w:rsidR="00010517">
        <w:rPr>
          <w:lang w:val="en-GB"/>
        </w:rPr>
        <w:t>L</w:t>
      </w:r>
      <w:r w:rsidRPr="004F3554">
        <w:rPr>
          <w:lang w:val="en-GB"/>
        </w:rPr>
        <w:t xml:space="preserve">D and PW performed all spectral fitting, data processing, and figure making, with schematic cartoons shown in </w:t>
      </w:r>
      <w:r w:rsidR="005F001B">
        <w:rPr>
          <w:lang w:val="en-GB"/>
        </w:rPr>
        <w:t xml:space="preserve"> Fig. </w:t>
      </w:r>
      <w:r w:rsidR="00B17EB7">
        <w:rPr>
          <w:lang w:val="en-GB"/>
        </w:rPr>
        <w:t>S1</w:t>
      </w:r>
      <w:r w:rsidRPr="004F3554">
        <w:rPr>
          <w:lang w:val="en-GB"/>
        </w:rPr>
        <w:t xml:space="preserve"> from AB. JG developed the Mg/Fe calibration for the EDS detector and MG performed EDS analyses with help from JG. KJL, DTD, NID and KMM collected samples, processed them in Hilo, provided eruption context and edited the manuscript. KJL and DD prepared the glass mount and did the EMPA glass analyses.</w:t>
      </w:r>
    </w:p>
    <w:p w14:paraId="46C2B879" w14:textId="77777777" w:rsidR="00C63321" w:rsidRPr="00A06077" w:rsidRDefault="00C63321" w:rsidP="00C63321">
      <w:pPr>
        <w:pStyle w:val="Acknowledgement"/>
        <w:spacing w:before="0"/>
        <w:ind w:firstLine="0"/>
      </w:pPr>
    </w:p>
    <w:p w14:paraId="7F5C6976" w14:textId="6683D5B0" w:rsidR="00C63321" w:rsidRDefault="00C63321" w:rsidP="00C63321">
      <w:pPr>
        <w:pStyle w:val="Acknowledgement"/>
        <w:spacing w:before="0"/>
        <w:ind w:firstLine="0"/>
        <w:rPr>
          <w:b/>
        </w:rPr>
      </w:pPr>
      <w:r>
        <w:rPr>
          <w:b/>
        </w:rPr>
        <w:t xml:space="preserve">5.3. </w:t>
      </w:r>
      <w:r w:rsidRPr="00A06077">
        <w:rPr>
          <w:b/>
        </w:rPr>
        <w:t>Competing interests</w:t>
      </w:r>
    </w:p>
    <w:p w14:paraId="372BC902" w14:textId="00C39506" w:rsidR="00C63321" w:rsidRPr="00A06077" w:rsidRDefault="00C63321" w:rsidP="00C63321">
      <w:pPr>
        <w:pStyle w:val="Acknowledgement"/>
        <w:spacing w:before="0"/>
        <w:ind w:firstLine="0"/>
      </w:pPr>
      <w:r w:rsidRPr="00A06077">
        <w:t>Authors declare that they have no competing interests.</w:t>
      </w:r>
    </w:p>
    <w:p w14:paraId="17132C1F" w14:textId="77777777" w:rsidR="00C63321" w:rsidRPr="00C63321" w:rsidRDefault="00C63321" w:rsidP="00C63321">
      <w:pPr>
        <w:pStyle w:val="Text"/>
        <w:jc w:val="both"/>
        <w:rPr>
          <w:bCs/>
        </w:rPr>
      </w:pPr>
    </w:p>
    <w:p w14:paraId="6BD7D873" w14:textId="4DC52CF6" w:rsidR="00C63321" w:rsidRPr="007B522C" w:rsidRDefault="00C63321" w:rsidP="00C63321">
      <w:pPr>
        <w:pStyle w:val="Text"/>
        <w:jc w:val="both"/>
        <w:rPr>
          <w:bCs/>
        </w:rPr>
      </w:pPr>
    </w:p>
    <w:p w14:paraId="2A068FC4" w14:textId="68137157" w:rsidR="00C63321" w:rsidRPr="007B522C" w:rsidRDefault="00C63321" w:rsidP="00C63321">
      <w:pPr>
        <w:pStyle w:val="Heading-Main"/>
        <w:jc w:val="both"/>
      </w:pPr>
      <w:r>
        <w:rPr>
          <w:b w:val="0"/>
        </w:rPr>
        <w:t>6. Data availability</w:t>
      </w:r>
    </w:p>
    <w:p w14:paraId="21A90AD4" w14:textId="22FDCEA7" w:rsidR="00C63321" w:rsidRDefault="00C63321" w:rsidP="00C63321">
      <w:pPr>
        <w:pStyle w:val="Text"/>
        <w:jc w:val="both"/>
        <w:rPr>
          <w:bCs/>
          <w:lang w:val="en-GB"/>
        </w:rPr>
      </w:pPr>
      <w:r w:rsidRPr="00C63321">
        <w:rPr>
          <w:bCs/>
          <w:lang w:val="en-GB"/>
        </w:rPr>
        <w:t>All data are made available in the Supplementary Information associated with the publication. We include detailed materials and methods (S1 Appendix), complete processed fluid inclusion dataset (S2 Dataset), the global melt inclusions dataset (S3 Dataset), a compilation of microphotographs of the FI and crystals that were used for navigation</w:t>
      </w:r>
      <w:r>
        <w:rPr>
          <w:bCs/>
          <w:lang w:val="en-GB"/>
        </w:rPr>
        <w:t xml:space="preserve"> only</w:t>
      </w:r>
      <w:r w:rsidRPr="00C63321">
        <w:rPr>
          <w:bCs/>
          <w:lang w:val="en-GB"/>
        </w:rPr>
        <w:t xml:space="preserve"> during the simulation (S3 FI Image Compilation) and a record of emails reporting results to HVO and tracking receipts related to sample shipment (S4 Email and tracking record). All raw data and Jupyter notebooks are also stored on Github at the following link:</w:t>
      </w:r>
      <w:r>
        <w:rPr>
          <w:bCs/>
          <w:lang w:val="en-GB"/>
        </w:rPr>
        <w:t xml:space="preserve"> </w:t>
      </w:r>
      <w:hyperlink r:id="rId11" w:history="1">
        <w:r w:rsidRPr="00C63321">
          <w:rPr>
            <w:rStyle w:val="Hyperlink"/>
            <w:bCs/>
          </w:rPr>
          <w:t>https://github.com/cljdevitre/2023_Kilauea-rapid-response-simulation</w:t>
        </w:r>
      </w:hyperlink>
      <w:r w:rsidRPr="00C63321">
        <w:rPr>
          <w:bCs/>
          <w:lang w:val="en-GB"/>
        </w:rPr>
        <w:t>.</w:t>
      </w:r>
      <w:r>
        <w:rPr>
          <w:bCs/>
          <w:lang w:val="en-GB"/>
        </w:rPr>
        <w:t xml:space="preserve"> </w:t>
      </w:r>
      <w:r w:rsidRPr="00C63321">
        <w:rPr>
          <w:bCs/>
          <w:lang w:val="en-GB"/>
        </w:rPr>
        <w:t>The Github repository will be archived on Zenodo upon acceptance.</w:t>
      </w:r>
    </w:p>
    <w:p w14:paraId="533ABA1D" w14:textId="77B8EA81" w:rsidR="00217AC2" w:rsidRDefault="00217AC2">
      <w:pPr>
        <w:rPr>
          <w:rFonts w:eastAsia="Times New Roman"/>
          <w:bCs/>
          <w:sz w:val="24"/>
          <w:szCs w:val="24"/>
          <w:lang w:val="en-GB"/>
        </w:rPr>
      </w:pPr>
      <w:r>
        <w:rPr>
          <w:bCs/>
          <w:lang w:val="en-GB"/>
        </w:rPr>
        <w:br w:type="page"/>
      </w:r>
    </w:p>
    <w:p w14:paraId="22BC4585" w14:textId="77777777" w:rsidR="00217AC2" w:rsidRDefault="00217AC2" w:rsidP="00217AC2">
      <w:pPr>
        <w:jc w:val="center"/>
        <w:rPr>
          <w:rFonts w:ascii="Myriad Pro" w:hAnsi="Myriad Pro"/>
          <w:b/>
          <w:szCs w:val="24"/>
        </w:rPr>
      </w:pPr>
      <w:r>
        <w:rPr>
          <w:noProof/>
        </w:rPr>
        <w:lastRenderedPageBreak/>
        <w:drawing>
          <wp:inline distT="0" distB="0" distL="0" distR="0" wp14:anchorId="02A41FED" wp14:editId="6D698177">
            <wp:extent cx="1612900" cy="757126"/>
            <wp:effectExtent l="0" t="0" r="6350" b="5080"/>
            <wp:docPr id="1145305958"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05958" name="Picture 1" descr="Logo&#10;&#10;Description automatically generated"/>
                    <pic:cNvPicPr/>
                  </pic:nvPicPr>
                  <pic:blipFill>
                    <a:blip r:embed="rId12"/>
                    <a:stretch>
                      <a:fillRect/>
                    </a:stretch>
                  </pic:blipFill>
                  <pic:spPr>
                    <a:xfrm>
                      <a:off x="0" y="0"/>
                      <a:ext cx="1618986" cy="759983"/>
                    </a:xfrm>
                    <a:prstGeom prst="rect">
                      <a:avLst/>
                    </a:prstGeom>
                  </pic:spPr>
                </pic:pic>
              </a:graphicData>
            </a:graphic>
          </wp:inline>
        </w:drawing>
      </w:r>
    </w:p>
    <w:p w14:paraId="2BC3BABC" w14:textId="77777777" w:rsidR="00217AC2" w:rsidRDefault="00217AC2" w:rsidP="00217AC2">
      <w:pPr>
        <w:rPr>
          <w:rFonts w:ascii="Myriad Pro" w:hAnsi="Myriad Pro"/>
          <w:b/>
          <w:szCs w:val="24"/>
        </w:rPr>
      </w:pPr>
    </w:p>
    <w:p w14:paraId="0EDF99B6" w14:textId="77777777" w:rsidR="00217AC2" w:rsidRDefault="00217AC2" w:rsidP="00217AC2">
      <w:pPr>
        <w:rPr>
          <w:rFonts w:ascii="Myriad Pro" w:hAnsi="Myriad Pro"/>
          <w:b/>
          <w:szCs w:val="24"/>
        </w:rPr>
      </w:pPr>
    </w:p>
    <w:p w14:paraId="3318A5AC" w14:textId="77777777" w:rsidR="00217AC2" w:rsidRPr="006D678B" w:rsidRDefault="00217AC2" w:rsidP="00217AC2">
      <w:pPr>
        <w:spacing w:before="100" w:beforeAutospacing="1" w:after="100" w:afterAutospacing="1"/>
        <w:jc w:val="center"/>
        <w:rPr>
          <w:i/>
          <w:sz w:val="22"/>
          <w:szCs w:val="22"/>
        </w:rPr>
      </w:pPr>
      <w:r w:rsidRPr="006D678B">
        <w:rPr>
          <w:i/>
          <w:sz w:val="22"/>
          <w:szCs w:val="22"/>
        </w:rPr>
        <w:t>Geophysical Research Letters</w:t>
      </w:r>
    </w:p>
    <w:p w14:paraId="5398870F" w14:textId="77777777" w:rsidR="00217AC2" w:rsidRPr="006D678B" w:rsidRDefault="00217AC2" w:rsidP="00217AC2">
      <w:pPr>
        <w:spacing w:before="100" w:beforeAutospacing="1" w:after="100" w:afterAutospacing="1"/>
        <w:jc w:val="center"/>
        <w:rPr>
          <w:sz w:val="22"/>
          <w:szCs w:val="22"/>
        </w:rPr>
      </w:pPr>
      <w:r w:rsidRPr="006D678B">
        <w:rPr>
          <w:sz w:val="22"/>
          <w:szCs w:val="22"/>
        </w:rPr>
        <w:t>Supporting Information for</w:t>
      </w:r>
    </w:p>
    <w:p w14:paraId="1D82208B" w14:textId="77777777" w:rsidR="00217AC2" w:rsidRPr="006D678B" w:rsidRDefault="00217AC2" w:rsidP="00217AC2">
      <w:pPr>
        <w:spacing w:before="100" w:beforeAutospacing="1" w:after="100" w:afterAutospacing="1"/>
        <w:jc w:val="center"/>
        <w:rPr>
          <w:b/>
          <w:bCs/>
          <w:sz w:val="22"/>
          <w:szCs w:val="22"/>
          <w:lang w:val="en-GB"/>
        </w:rPr>
      </w:pPr>
      <w:r w:rsidRPr="002525B8">
        <w:rPr>
          <w:b/>
          <w:bCs/>
          <w:sz w:val="22"/>
          <w:szCs w:val="22"/>
          <w:lang w:val="en-GB"/>
        </w:rPr>
        <w:t>Depths in a Day - a New Era of Rapid-Response Raman-based Barometry using Fluid Inclusions</w:t>
      </w:r>
    </w:p>
    <w:p w14:paraId="24274306" w14:textId="77777777" w:rsidR="00217AC2" w:rsidRPr="006D678B" w:rsidRDefault="00217AC2" w:rsidP="00217AC2">
      <w:pPr>
        <w:spacing w:before="100" w:beforeAutospacing="1" w:after="100" w:afterAutospacing="1"/>
        <w:jc w:val="center"/>
        <w:rPr>
          <w:sz w:val="22"/>
          <w:szCs w:val="22"/>
        </w:rPr>
      </w:pPr>
      <w:r w:rsidRPr="006D678B">
        <w:rPr>
          <w:sz w:val="22"/>
          <w:szCs w:val="22"/>
        </w:rPr>
        <w:t>C. L. DeVitre</w:t>
      </w:r>
      <w:r w:rsidRPr="006D678B">
        <w:rPr>
          <w:sz w:val="22"/>
          <w:szCs w:val="22"/>
          <w:vertAlign w:val="superscript"/>
        </w:rPr>
        <w:t>1*</w:t>
      </w:r>
      <w:r w:rsidRPr="006D678B">
        <w:rPr>
          <w:sz w:val="22"/>
          <w:szCs w:val="22"/>
        </w:rPr>
        <w:t>, P. E. Wieser</w:t>
      </w:r>
      <w:r w:rsidRPr="006D678B">
        <w:rPr>
          <w:sz w:val="22"/>
          <w:szCs w:val="22"/>
          <w:vertAlign w:val="superscript"/>
        </w:rPr>
        <w:t>1</w:t>
      </w:r>
      <w:r w:rsidRPr="006D678B">
        <w:rPr>
          <w:sz w:val="22"/>
          <w:szCs w:val="22"/>
        </w:rPr>
        <w:t>, A. T. Bearden</w:t>
      </w:r>
      <w:r w:rsidRPr="006D678B">
        <w:rPr>
          <w:sz w:val="22"/>
          <w:szCs w:val="22"/>
          <w:vertAlign w:val="superscript"/>
        </w:rPr>
        <w:t>1</w:t>
      </w:r>
      <w:r w:rsidRPr="006D678B">
        <w:rPr>
          <w:sz w:val="22"/>
          <w:szCs w:val="22"/>
        </w:rPr>
        <w:t>, A. Richie</w:t>
      </w:r>
      <w:r w:rsidRPr="006D678B">
        <w:rPr>
          <w:sz w:val="22"/>
          <w:szCs w:val="22"/>
          <w:vertAlign w:val="superscript"/>
        </w:rPr>
        <w:t>1</w:t>
      </w:r>
      <w:r w:rsidRPr="006D678B">
        <w:rPr>
          <w:sz w:val="22"/>
          <w:szCs w:val="22"/>
        </w:rPr>
        <w:t>, B. Rangel</w:t>
      </w:r>
      <w:r w:rsidRPr="006D678B">
        <w:rPr>
          <w:sz w:val="22"/>
          <w:szCs w:val="22"/>
          <w:vertAlign w:val="superscript"/>
        </w:rPr>
        <w:t>1</w:t>
      </w:r>
      <w:r w:rsidRPr="006D678B">
        <w:rPr>
          <w:sz w:val="22"/>
          <w:szCs w:val="22"/>
        </w:rPr>
        <w:t>, M. L. M. Gleeson</w:t>
      </w:r>
      <w:r w:rsidRPr="006D678B">
        <w:rPr>
          <w:sz w:val="22"/>
          <w:szCs w:val="22"/>
          <w:vertAlign w:val="superscript"/>
        </w:rPr>
        <w:t>1</w:t>
      </w:r>
      <w:r w:rsidRPr="006D678B">
        <w:rPr>
          <w:sz w:val="22"/>
          <w:szCs w:val="22"/>
        </w:rPr>
        <w:t>, J. Grimsich</w:t>
      </w:r>
      <w:r w:rsidRPr="006D678B">
        <w:rPr>
          <w:sz w:val="22"/>
          <w:szCs w:val="22"/>
          <w:vertAlign w:val="superscript"/>
        </w:rPr>
        <w:t>1</w:t>
      </w:r>
      <w:r w:rsidRPr="006D678B">
        <w:rPr>
          <w:sz w:val="22"/>
          <w:szCs w:val="22"/>
        </w:rPr>
        <w:t>, K. J. Lynn</w:t>
      </w:r>
      <w:r w:rsidRPr="006D678B">
        <w:rPr>
          <w:sz w:val="22"/>
          <w:szCs w:val="22"/>
          <w:vertAlign w:val="superscript"/>
        </w:rPr>
        <w:t>2</w:t>
      </w:r>
      <w:r w:rsidRPr="006D678B">
        <w:rPr>
          <w:sz w:val="22"/>
          <w:szCs w:val="22"/>
        </w:rPr>
        <w:t>, D. T. Downs</w:t>
      </w:r>
      <w:r w:rsidRPr="006D678B">
        <w:rPr>
          <w:sz w:val="22"/>
          <w:szCs w:val="22"/>
          <w:vertAlign w:val="superscript"/>
        </w:rPr>
        <w:t>2</w:t>
      </w:r>
      <w:r w:rsidRPr="006D678B">
        <w:rPr>
          <w:sz w:val="22"/>
          <w:szCs w:val="22"/>
        </w:rPr>
        <w:t xml:space="preserve">, </w:t>
      </w:r>
      <w:r w:rsidRPr="006D678B">
        <w:rPr>
          <w:sz w:val="22"/>
          <w:szCs w:val="22"/>
          <w:lang w:val="en-GB"/>
        </w:rPr>
        <w:t>N. I. Deligne</w:t>
      </w:r>
      <w:r w:rsidRPr="006D678B">
        <w:rPr>
          <w:sz w:val="22"/>
          <w:szCs w:val="22"/>
          <w:vertAlign w:val="superscript"/>
          <w:lang w:val="en-GB"/>
        </w:rPr>
        <w:t>2</w:t>
      </w:r>
      <w:r w:rsidRPr="006D678B">
        <w:rPr>
          <w:sz w:val="22"/>
          <w:szCs w:val="22"/>
          <w:lang w:val="en-GB"/>
        </w:rPr>
        <w:t>, and K. M. Mulliken</w:t>
      </w:r>
      <w:r w:rsidRPr="006D678B">
        <w:rPr>
          <w:sz w:val="22"/>
          <w:szCs w:val="22"/>
          <w:vertAlign w:val="superscript"/>
          <w:lang w:val="en-GB"/>
        </w:rPr>
        <w:t>2</w:t>
      </w:r>
    </w:p>
    <w:p w14:paraId="1142FE72" w14:textId="77777777" w:rsidR="00217AC2" w:rsidRPr="002525B8" w:rsidRDefault="00217AC2" w:rsidP="00217AC2">
      <w:pPr>
        <w:spacing w:before="100" w:beforeAutospacing="1" w:after="100" w:afterAutospacing="1"/>
        <w:jc w:val="center"/>
        <w:rPr>
          <w:sz w:val="18"/>
          <w:szCs w:val="18"/>
          <w:lang w:val="en-GB"/>
        </w:rPr>
      </w:pPr>
      <w:r w:rsidRPr="002525B8">
        <w:rPr>
          <w:sz w:val="18"/>
          <w:szCs w:val="18"/>
          <w:vertAlign w:val="superscript"/>
          <w:lang w:val="en-GB"/>
        </w:rPr>
        <w:t xml:space="preserve">1 </w:t>
      </w:r>
      <w:r w:rsidRPr="002525B8">
        <w:rPr>
          <w:sz w:val="18"/>
          <w:szCs w:val="18"/>
          <w:lang w:val="en-GB"/>
        </w:rPr>
        <w:t>Earth and Planetary Sciences, University of California, Berkeley, CA 94270, USA.</w:t>
      </w:r>
    </w:p>
    <w:p w14:paraId="522816E8" w14:textId="77777777" w:rsidR="00217AC2" w:rsidRPr="006D678B" w:rsidRDefault="00217AC2" w:rsidP="00217AC2">
      <w:pPr>
        <w:spacing w:before="100" w:beforeAutospacing="1" w:after="100" w:afterAutospacing="1"/>
        <w:jc w:val="center"/>
        <w:rPr>
          <w:sz w:val="18"/>
          <w:szCs w:val="18"/>
        </w:rPr>
      </w:pPr>
      <w:r w:rsidRPr="002525B8">
        <w:rPr>
          <w:sz w:val="18"/>
          <w:szCs w:val="18"/>
          <w:vertAlign w:val="superscript"/>
        </w:rPr>
        <w:t>2</w:t>
      </w:r>
      <w:r w:rsidRPr="002525B8">
        <w:rPr>
          <w:sz w:val="18"/>
          <w:szCs w:val="18"/>
        </w:rPr>
        <w:t xml:space="preserve"> U. S. Geological Survey, Hawaiian Volcano Observatory, Hilo, HI 96720, USA.</w:t>
      </w:r>
    </w:p>
    <w:p w14:paraId="6703A4A9" w14:textId="77777777" w:rsidR="00217AC2" w:rsidRPr="006D678B" w:rsidRDefault="00217AC2" w:rsidP="00217AC2">
      <w:pPr>
        <w:rPr>
          <w:b/>
        </w:rPr>
      </w:pPr>
      <w:r w:rsidRPr="006D678B">
        <w:rPr>
          <w:b/>
        </w:rPr>
        <w:t xml:space="preserve">Contents of this file </w:t>
      </w:r>
    </w:p>
    <w:p w14:paraId="11D0D432" w14:textId="77777777" w:rsidR="00217AC2" w:rsidRPr="006D678B" w:rsidRDefault="00217AC2" w:rsidP="00217AC2"/>
    <w:p w14:paraId="13692BC1" w14:textId="77777777" w:rsidR="00217AC2" w:rsidRPr="006D678B" w:rsidRDefault="00217AC2" w:rsidP="00217AC2">
      <w:pPr>
        <w:ind w:left="720"/>
        <w:rPr>
          <w:sz w:val="22"/>
          <w:szCs w:val="22"/>
        </w:rPr>
      </w:pPr>
      <w:r w:rsidRPr="006D678B">
        <w:rPr>
          <w:sz w:val="22"/>
          <w:szCs w:val="22"/>
        </w:rPr>
        <w:t>Text S1 to S10</w:t>
      </w:r>
    </w:p>
    <w:p w14:paraId="44C03752" w14:textId="77777777" w:rsidR="00217AC2" w:rsidRPr="006D678B" w:rsidRDefault="00217AC2" w:rsidP="00217AC2">
      <w:pPr>
        <w:ind w:left="1440"/>
        <w:rPr>
          <w:sz w:val="22"/>
          <w:szCs w:val="22"/>
          <w:lang w:val="en-GB"/>
        </w:rPr>
      </w:pPr>
      <w:r w:rsidRPr="006D678B">
        <w:rPr>
          <w:sz w:val="22"/>
          <w:szCs w:val="22"/>
          <w:lang w:val="en-GB"/>
        </w:rPr>
        <w:t>S1. Sample collection and preparation</w:t>
      </w:r>
    </w:p>
    <w:p w14:paraId="1D172513" w14:textId="77777777" w:rsidR="00217AC2" w:rsidRPr="006D678B" w:rsidRDefault="00217AC2" w:rsidP="00217AC2">
      <w:pPr>
        <w:ind w:left="1440"/>
        <w:rPr>
          <w:sz w:val="22"/>
          <w:szCs w:val="22"/>
          <w:lang w:val="en-GB"/>
        </w:rPr>
      </w:pPr>
      <w:r w:rsidRPr="006D678B">
        <w:rPr>
          <w:sz w:val="22"/>
          <w:szCs w:val="22"/>
          <w:lang w:val="en-GB"/>
        </w:rPr>
        <w:t>S2. Raman analyses</w:t>
      </w:r>
    </w:p>
    <w:p w14:paraId="1BF60D0A" w14:textId="77777777" w:rsidR="00217AC2" w:rsidRPr="006D678B" w:rsidRDefault="00217AC2" w:rsidP="00217AC2">
      <w:pPr>
        <w:ind w:left="1440"/>
        <w:rPr>
          <w:sz w:val="22"/>
          <w:szCs w:val="22"/>
          <w:lang w:val="en-GB"/>
        </w:rPr>
      </w:pPr>
      <w:r w:rsidRPr="006D678B">
        <w:rPr>
          <w:sz w:val="22"/>
          <w:szCs w:val="22"/>
          <w:lang w:val="en-GB"/>
        </w:rPr>
        <w:t>S3. Epoxy mount making and polishing.</w:t>
      </w:r>
    </w:p>
    <w:p w14:paraId="495F08E1" w14:textId="77777777" w:rsidR="00217AC2" w:rsidRPr="006D678B" w:rsidRDefault="00217AC2" w:rsidP="00217AC2">
      <w:pPr>
        <w:ind w:left="1440"/>
        <w:rPr>
          <w:sz w:val="22"/>
          <w:szCs w:val="22"/>
          <w:lang w:val="en-GB"/>
        </w:rPr>
      </w:pPr>
      <w:r w:rsidRPr="006D678B">
        <w:rPr>
          <w:sz w:val="22"/>
          <w:szCs w:val="22"/>
          <w:lang w:val="en-GB"/>
        </w:rPr>
        <w:t>S4. EDS analysis</w:t>
      </w:r>
    </w:p>
    <w:p w14:paraId="5DE48E2E" w14:textId="77777777" w:rsidR="00217AC2" w:rsidRPr="006D678B" w:rsidRDefault="00217AC2" w:rsidP="00217AC2">
      <w:pPr>
        <w:ind w:left="1440"/>
        <w:rPr>
          <w:sz w:val="22"/>
          <w:szCs w:val="22"/>
          <w:lang w:val="en-GB"/>
        </w:rPr>
      </w:pPr>
      <w:r w:rsidRPr="006D678B">
        <w:rPr>
          <w:sz w:val="22"/>
          <w:szCs w:val="22"/>
          <w:lang w:val="en-GB"/>
        </w:rPr>
        <w:t>S5. EPMA analysis of glasses</w:t>
      </w:r>
    </w:p>
    <w:p w14:paraId="242F70E0" w14:textId="77777777" w:rsidR="00217AC2" w:rsidRPr="006D678B" w:rsidRDefault="00217AC2" w:rsidP="00217AC2">
      <w:pPr>
        <w:ind w:left="1440"/>
        <w:rPr>
          <w:sz w:val="22"/>
          <w:szCs w:val="22"/>
          <w:lang w:val="en-GB"/>
        </w:rPr>
      </w:pPr>
      <w:r w:rsidRPr="006D678B">
        <w:rPr>
          <w:sz w:val="22"/>
          <w:szCs w:val="22"/>
          <w:lang w:val="en-GB"/>
        </w:rPr>
        <w:t>S6. Manuscript Writing Timeline</w:t>
      </w:r>
    </w:p>
    <w:p w14:paraId="4B0A0602" w14:textId="77777777" w:rsidR="00217AC2" w:rsidRPr="006D678B" w:rsidRDefault="00217AC2" w:rsidP="00217AC2">
      <w:pPr>
        <w:ind w:left="1440"/>
        <w:rPr>
          <w:sz w:val="22"/>
          <w:szCs w:val="22"/>
          <w:lang w:val="en-GB"/>
        </w:rPr>
      </w:pPr>
      <w:r w:rsidRPr="006D678B">
        <w:rPr>
          <w:sz w:val="22"/>
          <w:szCs w:val="22"/>
          <w:lang w:val="en-GB"/>
        </w:rPr>
        <w:t>S7. Identifying and Resolving Bottlenecks</w:t>
      </w:r>
    </w:p>
    <w:p w14:paraId="5A956340" w14:textId="77777777" w:rsidR="00217AC2" w:rsidRPr="006D678B" w:rsidRDefault="00217AC2" w:rsidP="00217AC2">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300D7700" w14:textId="77777777" w:rsidR="00217AC2" w:rsidRPr="006D678B" w:rsidRDefault="00217AC2" w:rsidP="00217AC2">
      <w:pPr>
        <w:ind w:left="1440"/>
        <w:rPr>
          <w:sz w:val="22"/>
          <w:szCs w:val="22"/>
        </w:rPr>
      </w:pPr>
      <w:r w:rsidRPr="006D678B">
        <w:rPr>
          <w:sz w:val="22"/>
          <w:szCs w:val="22"/>
        </w:rPr>
        <w:t>S9. Sensitivity of the EOS method for FI to entrapment temperature – Extended</w:t>
      </w:r>
    </w:p>
    <w:p w14:paraId="0F9B124B" w14:textId="77777777" w:rsidR="00217AC2" w:rsidRPr="006D678B" w:rsidRDefault="00217AC2" w:rsidP="00217AC2">
      <w:pPr>
        <w:ind w:left="1440"/>
        <w:rPr>
          <w:sz w:val="22"/>
          <w:szCs w:val="22"/>
        </w:rPr>
      </w:pPr>
      <w:r w:rsidRPr="006D678B">
        <w:rPr>
          <w:sz w:val="22"/>
          <w:szCs w:val="22"/>
        </w:rPr>
        <w:t>S10. Global Melt inclusion compilation</w:t>
      </w:r>
    </w:p>
    <w:p w14:paraId="4B19922D" w14:textId="77777777" w:rsidR="00217AC2" w:rsidRPr="006D678B" w:rsidRDefault="00217AC2" w:rsidP="00217AC2">
      <w:pPr>
        <w:ind w:left="720"/>
        <w:rPr>
          <w:sz w:val="22"/>
          <w:szCs w:val="22"/>
        </w:rPr>
      </w:pPr>
    </w:p>
    <w:p w14:paraId="2F099467" w14:textId="77777777" w:rsidR="00217AC2" w:rsidRPr="006D678B" w:rsidRDefault="00217AC2" w:rsidP="00217AC2">
      <w:pPr>
        <w:ind w:left="720"/>
        <w:rPr>
          <w:sz w:val="22"/>
          <w:szCs w:val="22"/>
        </w:rPr>
      </w:pPr>
      <w:r w:rsidRPr="006D678B">
        <w:rPr>
          <w:sz w:val="22"/>
          <w:szCs w:val="22"/>
        </w:rPr>
        <w:t>Figures S1 to S10</w:t>
      </w:r>
    </w:p>
    <w:p w14:paraId="1D8EF4E8" w14:textId="77777777" w:rsidR="00217AC2" w:rsidRPr="006D678B" w:rsidRDefault="00217AC2" w:rsidP="00217AC2">
      <w:pPr>
        <w:ind w:left="720"/>
      </w:pPr>
    </w:p>
    <w:p w14:paraId="105638AF" w14:textId="77777777" w:rsidR="00217AC2" w:rsidRPr="006D678B" w:rsidRDefault="00217AC2" w:rsidP="00217AC2">
      <w:pPr>
        <w:rPr>
          <w:b/>
        </w:rPr>
      </w:pPr>
      <w:r w:rsidRPr="006D678B">
        <w:rPr>
          <w:b/>
        </w:rPr>
        <w:t>Additional Supporting Information (Files uploaded separately)</w:t>
      </w:r>
    </w:p>
    <w:p w14:paraId="56C9413A" w14:textId="77777777" w:rsidR="00217AC2" w:rsidRPr="006D678B" w:rsidRDefault="00217AC2" w:rsidP="00217AC2">
      <w:pPr>
        <w:rPr>
          <w:b/>
        </w:rPr>
      </w:pPr>
    </w:p>
    <w:p w14:paraId="01D83BFF" w14:textId="77777777" w:rsidR="00217AC2" w:rsidRPr="006D678B" w:rsidRDefault="00217AC2" w:rsidP="00217AC2">
      <w:pPr>
        <w:ind w:left="720"/>
        <w:rPr>
          <w:sz w:val="22"/>
          <w:szCs w:val="22"/>
        </w:rPr>
      </w:pPr>
      <w:r w:rsidRPr="006D678B">
        <w:rPr>
          <w:sz w:val="22"/>
          <w:szCs w:val="22"/>
        </w:rPr>
        <w:t>Data S2 and S3:</w:t>
      </w:r>
    </w:p>
    <w:p w14:paraId="5F8244A8" w14:textId="77777777" w:rsidR="00217AC2" w:rsidRPr="002525B8" w:rsidRDefault="00217AC2" w:rsidP="00217AC2">
      <w:pPr>
        <w:ind w:left="720"/>
        <w:rPr>
          <w:sz w:val="22"/>
          <w:szCs w:val="22"/>
        </w:rPr>
      </w:pPr>
      <w:r w:rsidRPr="002525B8">
        <w:rPr>
          <w:sz w:val="22"/>
          <w:szCs w:val="22"/>
        </w:rPr>
        <w:tab/>
        <w:t>S</w:t>
      </w:r>
      <w:r w:rsidRPr="006D678B">
        <w:rPr>
          <w:sz w:val="22"/>
          <w:szCs w:val="22"/>
        </w:rPr>
        <w:t>2</w:t>
      </w:r>
      <w:r w:rsidRPr="002525B8">
        <w:rPr>
          <w:sz w:val="22"/>
          <w:szCs w:val="22"/>
        </w:rPr>
        <w:t xml:space="preserve"> is the fluid inclusion dataset </w:t>
      </w:r>
    </w:p>
    <w:p w14:paraId="2390C284" w14:textId="77777777" w:rsidR="00217AC2" w:rsidRPr="002525B8" w:rsidRDefault="00217AC2" w:rsidP="00217AC2">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03831880" w14:textId="77777777" w:rsidR="00217AC2" w:rsidRPr="002525B8" w:rsidRDefault="00217AC2" w:rsidP="00217AC2">
      <w:pPr>
        <w:ind w:left="720"/>
        <w:rPr>
          <w:sz w:val="22"/>
          <w:szCs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Image Compilation</w:t>
      </w:r>
    </w:p>
    <w:p w14:paraId="574F921B" w14:textId="77777777" w:rsidR="00217AC2" w:rsidRPr="002525B8" w:rsidRDefault="00217AC2" w:rsidP="00217AC2">
      <w:pPr>
        <w:ind w:left="720"/>
        <w:rPr>
          <w:sz w:val="22"/>
          <w:szCs w:val="22"/>
          <w:lang w:val="en-GB"/>
        </w:rPr>
      </w:pPr>
      <w:r w:rsidRPr="002525B8">
        <w:rPr>
          <w:sz w:val="22"/>
          <w:szCs w:val="22"/>
          <w:lang w:val="en-GB"/>
        </w:rPr>
        <w:t>S</w:t>
      </w:r>
      <w:r w:rsidRPr="006D678B">
        <w:rPr>
          <w:sz w:val="22"/>
          <w:szCs w:val="22"/>
          <w:lang w:val="en-GB"/>
        </w:rPr>
        <w:t>5</w:t>
      </w:r>
      <w:r w:rsidRPr="002525B8">
        <w:rPr>
          <w:sz w:val="22"/>
          <w:szCs w:val="22"/>
          <w:lang w:val="en-GB"/>
        </w:rPr>
        <w:t xml:space="preserve"> Email and tracking record</w:t>
      </w:r>
    </w:p>
    <w:p w14:paraId="22A50B13" w14:textId="77777777" w:rsidR="00217AC2" w:rsidRPr="002525B8" w:rsidRDefault="00217AC2" w:rsidP="00217AC2">
      <w:pPr>
        <w:ind w:left="720"/>
        <w:rPr>
          <w:sz w:val="22"/>
          <w:szCs w:val="22"/>
          <w:lang w:val="en-GB"/>
        </w:rPr>
      </w:pPr>
    </w:p>
    <w:p w14:paraId="30A695A5" w14:textId="77777777" w:rsidR="00217AC2" w:rsidRPr="006D678B" w:rsidRDefault="00217AC2" w:rsidP="00217AC2">
      <w:pPr>
        <w:ind w:left="720"/>
        <w:rPr>
          <w:bCs/>
          <w:sz w:val="22"/>
          <w:szCs w:val="22"/>
          <w:lang w:val="en-GB"/>
        </w:rPr>
      </w:pPr>
      <w:r w:rsidRPr="002525B8">
        <w:rPr>
          <w:bCs/>
          <w:sz w:val="22"/>
          <w:szCs w:val="22"/>
        </w:rPr>
        <w:t xml:space="preserve">All other raw data (spectra, metadata, FI images) as well raw Jupyter processing notebooks can be found on a Github repository </w:t>
      </w:r>
      <w:r w:rsidRPr="002525B8">
        <w:rPr>
          <w:bCs/>
          <w:sz w:val="22"/>
          <w:szCs w:val="22"/>
          <w:lang w:val="en-GB"/>
        </w:rPr>
        <w:t>(</w:t>
      </w:r>
      <w:hyperlink r:id="rId13" w:history="1">
        <w:r w:rsidRPr="002525B8">
          <w:rPr>
            <w:rStyle w:val="Hyperlink"/>
            <w:bCs/>
            <w:sz w:val="22"/>
            <w:szCs w:val="22"/>
            <w:lang w:val="en-GB"/>
          </w:rPr>
          <w:t>https://github.com/cljdevitre/2023_Kilauea-rapid-response-simulation</w:t>
        </w:r>
      </w:hyperlink>
      <w:r w:rsidRPr="002525B8">
        <w:rPr>
          <w:bCs/>
          <w:sz w:val="22"/>
          <w:szCs w:val="22"/>
          <w:lang w:val="en-GB"/>
        </w:rPr>
        <w:t xml:space="preserve">) which will be archived at Zenodo upon acceptance. </w:t>
      </w:r>
    </w:p>
    <w:p w14:paraId="01C7A832" w14:textId="77777777" w:rsidR="00217AC2" w:rsidRPr="006D678B" w:rsidRDefault="00217AC2" w:rsidP="00217AC2">
      <w:pPr>
        <w:spacing w:before="100" w:beforeAutospacing="1" w:after="100" w:afterAutospacing="1"/>
        <w:rPr>
          <w:b/>
          <w:szCs w:val="24"/>
        </w:rPr>
      </w:pPr>
      <w:r w:rsidRPr="006D678B">
        <w:rPr>
          <w:b/>
          <w:bCs/>
          <w:szCs w:val="24"/>
        </w:rPr>
        <w:t>Introduction</w:t>
      </w:r>
      <w:r w:rsidRPr="006D678B">
        <w:rPr>
          <w:b/>
          <w:szCs w:val="24"/>
        </w:rPr>
        <w:t xml:space="preserve"> </w:t>
      </w:r>
    </w:p>
    <w:p w14:paraId="638C440E" w14:textId="77777777" w:rsidR="00217AC2" w:rsidRPr="006D678B" w:rsidRDefault="00217AC2" w:rsidP="00217AC2">
      <w:pPr>
        <w:spacing w:before="100" w:beforeAutospacing="1" w:after="100" w:afterAutospacing="1"/>
      </w:pPr>
      <w:r w:rsidRPr="006D678B">
        <w:rPr>
          <w:sz w:val="22"/>
          <w:szCs w:val="22"/>
        </w:rPr>
        <w:lastRenderedPageBreak/>
        <w:t xml:space="preserve">The supporting information contains the materials listed above. </w:t>
      </w:r>
    </w:p>
    <w:p w14:paraId="171BA847" w14:textId="77777777" w:rsidR="00217AC2" w:rsidRDefault="00217AC2" w:rsidP="00217AC2">
      <w:pPr>
        <w:pStyle w:val="SMText"/>
        <w:ind w:firstLine="0"/>
        <w:jc w:val="both"/>
        <w:rPr>
          <w:b/>
          <w:bCs/>
          <w:u w:val="words"/>
        </w:rPr>
      </w:pPr>
      <w:r>
        <w:rPr>
          <w:b/>
          <w:bCs/>
          <w:u w:val="words"/>
        </w:rPr>
        <w:t xml:space="preserve">Text S1. </w:t>
      </w:r>
      <w:r w:rsidRPr="00E80FA0">
        <w:rPr>
          <w:b/>
          <w:bCs/>
          <w:u w:val="words"/>
        </w:rPr>
        <w:t>Sample collection and preparation</w:t>
      </w:r>
    </w:p>
    <w:p w14:paraId="1B137872" w14:textId="77777777" w:rsidR="00217AC2" w:rsidRPr="00E80FA0" w:rsidRDefault="00217AC2" w:rsidP="00217AC2">
      <w:pPr>
        <w:pStyle w:val="SMText"/>
        <w:ind w:firstLine="0"/>
        <w:jc w:val="both"/>
        <w:rPr>
          <w:bCs/>
          <w:u w:val="words"/>
        </w:rPr>
      </w:pPr>
    </w:p>
    <w:p w14:paraId="55008049" w14:textId="77777777" w:rsidR="00217AC2" w:rsidRPr="00E80FA0" w:rsidRDefault="00217AC2" w:rsidP="00217AC2">
      <w:pPr>
        <w:pStyle w:val="SMText"/>
        <w:jc w:val="both"/>
      </w:pPr>
      <w:r w:rsidRPr="00E80FA0">
        <w:t>Tephra samples (USGS code K</w:t>
      </w:r>
      <w:r>
        <w:t>S3</w:t>
      </w:r>
      <w:r w:rsidRPr="00E80FA0">
        <w:t>3-588) representing the first ~14 hours of the September 10, 2023, eruption of Kīlauea volcano were collected by Hawaiian Volcano Observatory (HVO) geologists on September 12 and shipped on Friday September 15 at ~5 pm HST</w:t>
      </w:r>
      <w:r>
        <w:t xml:space="preserve"> (Fig. S1)</w:t>
      </w:r>
      <w:r w:rsidRPr="00E80FA0">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w:t>
      </w:r>
      <w:r>
        <w:t>S5</w:t>
      </w:r>
      <w:r w:rsidRPr="00E80FA0">
        <w:t xml:space="preserve"> FI Image Compilation as an example). </w:t>
      </w:r>
    </w:p>
    <w:p w14:paraId="0F464651" w14:textId="77777777" w:rsidR="00217AC2" w:rsidRDefault="00217AC2" w:rsidP="00217AC2">
      <w:pPr>
        <w:pStyle w:val="SMText"/>
        <w:jc w:val="both"/>
      </w:pPr>
      <w:r w:rsidRPr="00E80FA0">
        <w:tab/>
        <w:t>A lava flow sample (USGS code K</w:t>
      </w:r>
      <w:r>
        <w:t>S3</w:t>
      </w:r>
      <w:r w:rsidRPr="00E80FA0">
        <w:t>3-587) was collected in a molten state and quenched with water at 6:30 AM HST on the 11 of September 2023. The sample was entirely glassy, and fragments were mounted in a 1” epoxy round and polished for microprobe analysis.</w:t>
      </w:r>
    </w:p>
    <w:p w14:paraId="16044415" w14:textId="77777777" w:rsidR="00217AC2" w:rsidRPr="00E80FA0" w:rsidRDefault="00217AC2" w:rsidP="00217AC2">
      <w:pPr>
        <w:pStyle w:val="SMText"/>
        <w:ind w:firstLine="0"/>
        <w:jc w:val="both"/>
      </w:pPr>
      <w:r w:rsidRPr="00E80FA0">
        <w:t xml:space="preserve">  </w:t>
      </w:r>
    </w:p>
    <w:p w14:paraId="3CB48503" w14:textId="77777777" w:rsidR="00217AC2" w:rsidRPr="006E3BAB" w:rsidRDefault="00217AC2" w:rsidP="00217AC2">
      <w:pPr>
        <w:pStyle w:val="SMText"/>
        <w:ind w:firstLine="0"/>
        <w:jc w:val="both"/>
        <w:rPr>
          <w:b/>
          <w:lang w:val="en-GB"/>
        </w:rPr>
      </w:pPr>
      <w:r w:rsidRPr="006E3BAB">
        <w:rPr>
          <w:noProof/>
        </w:rPr>
        <w:drawing>
          <wp:inline distT="0" distB="0" distL="0" distR="0" wp14:anchorId="03989F2F" wp14:editId="111F7650">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745FA472" w14:textId="77777777" w:rsidR="00217AC2" w:rsidRPr="006E3BAB" w:rsidRDefault="00217AC2" w:rsidP="00217AC2">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143499E2" w14:textId="77777777" w:rsidR="00217AC2" w:rsidRDefault="00217AC2" w:rsidP="00217AC2">
      <w:pPr>
        <w:pStyle w:val="SMText"/>
        <w:ind w:firstLine="0"/>
        <w:jc w:val="both"/>
        <w:rPr>
          <w:lang w:val="en-GB"/>
        </w:rPr>
      </w:pPr>
    </w:p>
    <w:p w14:paraId="41003F4E" w14:textId="77777777" w:rsidR="00217AC2" w:rsidRPr="006E3BAB" w:rsidRDefault="00217AC2" w:rsidP="00217AC2">
      <w:pPr>
        <w:pStyle w:val="SMText"/>
        <w:ind w:firstLine="0"/>
        <w:jc w:val="both"/>
        <w:rPr>
          <w:lang w:val="en-GB"/>
        </w:rPr>
      </w:pPr>
    </w:p>
    <w:p w14:paraId="418962C3" w14:textId="77777777" w:rsidR="00217AC2" w:rsidRPr="00355362" w:rsidRDefault="00217AC2" w:rsidP="00217AC2">
      <w:pPr>
        <w:pStyle w:val="SMSubheading"/>
        <w:jc w:val="both"/>
      </w:pPr>
      <w:r>
        <w:t>Text S2. Raman analyses</w:t>
      </w:r>
    </w:p>
    <w:p w14:paraId="4E9E9AFF" w14:textId="0D84CEB9" w:rsidR="00217AC2" w:rsidRPr="00E80FA0" w:rsidRDefault="00217AC2" w:rsidP="00217AC2">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instrText xml:space="preserve"> ADDIN ZOTERO_ITEM CSL_CITATION {"citationID":"xRUI6KfH","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217AC2">
        <w:t>(Span &amp; Wagner, 1996)</w:t>
      </w:r>
      <w:r w:rsidRPr="00E80FA0">
        <w:fldChar w:fldCharType="end"/>
      </w:r>
      <w:r w:rsidRPr="00E80FA0">
        <w:t xml:space="preserve"> using an entrapment temperature estimated from the Fo content close to the FI </w:t>
      </w:r>
      <w:r w:rsidRPr="00E80FA0">
        <w:fldChar w:fldCharType="begin"/>
      </w:r>
      <w:r>
        <w:instrText xml:space="preserve"> ADDIN ZOTERO_ITEM CSL_CITATION {"citationID":"Pm67Sb7s","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Entrapment depths in </w:t>
      </w:r>
      <w:r>
        <w:t>Fig. 1</w:t>
      </w:r>
      <w:r w:rsidRPr="00E80FA0">
        <w:t>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w:t>
      </w:r>
      <w:r>
        <w:t>Fig. 1</w:t>
      </w:r>
      <w:r w:rsidRPr="00E80FA0">
        <w:t xml:space="preserve">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 P. E. Wieser et al., 2021)</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Lerner et al., 2021; Ryan, 1987)","plainCitation":"(Lerner et al., 2021; Ryan, 1987)","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217AC2">
        <w:t>(Lerner et al., 2021; Ryan, 1987)</w:t>
      </w:r>
      <w:r w:rsidRPr="00E80FA0">
        <w:fldChar w:fldCharType="end"/>
      </w:r>
      <w:r w:rsidRPr="00E80FA0">
        <w:t xml:space="preserve">.  </w:t>
      </w:r>
    </w:p>
    <w:p w14:paraId="35ACFF68" w14:textId="77777777" w:rsidR="00217AC2" w:rsidRDefault="00217AC2" w:rsidP="00217AC2">
      <w:pPr>
        <w:pStyle w:val="SMText"/>
        <w:ind w:firstLine="0"/>
        <w:jc w:val="both"/>
      </w:pPr>
    </w:p>
    <w:p w14:paraId="48CEF94B" w14:textId="77777777" w:rsidR="00217AC2" w:rsidRPr="00E80FA0" w:rsidRDefault="00217AC2" w:rsidP="00217AC2">
      <w:pPr>
        <w:pStyle w:val="SMSubheading"/>
        <w:jc w:val="both"/>
        <w:rPr>
          <w:b/>
          <w:bCs/>
        </w:rPr>
      </w:pPr>
      <w:r>
        <w:rPr>
          <w:b/>
          <w:bCs/>
        </w:rPr>
        <w:t xml:space="preserve">Text S3. </w:t>
      </w:r>
      <w:r w:rsidRPr="00E80FA0">
        <w:rPr>
          <w:b/>
          <w:bCs/>
        </w:rPr>
        <w:t>Epoxy mount making and polishing</w:t>
      </w:r>
    </w:p>
    <w:p w14:paraId="473E9B25" w14:textId="77777777" w:rsidR="00217AC2" w:rsidRPr="00355362" w:rsidRDefault="00217AC2" w:rsidP="00217AC2">
      <w:pPr>
        <w:pStyle w:val="SMSubheading"/>
        <w:jc w:val="both"/>
      </w:pPr>
    </w:p>
    <w:p w14:paraId="47D2BFAB" w14:textId="77777777" w:rsidR="00217AC2" w:rsidRDefault="00217AC2" w:rsidP="00217AC2">
      <w:pPr>
        <w:pStyle w:val="SMText"/>
        <w:jc w:val="both"/>
      </w:pPr>
      <w:r w:rsidRPr="00E80FA0">
        <w:t>After Raman analysis, crystals were removed from CrystalBond</w:t>
      </w:r>
      <w:r w:rsidRPr="00E80FA0">
        <w:rPr>
          <w:vertAlign w:val="superscript"/>
        </w:rPr>
        <w:t>TM*</w:t>
      </w:r>
      <w:r w:rsidRPr="00E80FA0">
        <w:t xml:space="preserve"> using a hotplate and placed in Acetone. They were then mounted on double-sided sticky tape with their polished side down. EpoFix</w:t>
      </w:r>
      <w:r w:rsidRPr="00E80FA0">
        <w:rPr>
          <w:vertAlign w:val="superscript"/>
        </w:rPr>
        <w:t>TM*</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Fo content for each FI. </w:t>
      </w:r>
    </w:p>
    <w:p w14:paraId="7B0FEC2B" w14:textId="77777777" w:rsidR="00217AC2" w:rsidRDefault="00217AC2" w:rsidP="00217AC2">
      <w:pPr>
        <w:pStyle w:val="SMText"/>
        <w:ind w:firstLine="0"/>
        <w:jc w:val="both"/>
      </w:pPr>
    </w:p>
    <w:p w14:paraId="2CE420CA" w14:textId="77777777" w:rsidR="00217AC2" w:rsidRPr="00E80FA0" w:rsidRDefault="00217AC2" w:rsidP="00217AC2">
      <w:pPr>
        <w:pStyle w:val="SMSubheading"/>
        <w:jc w:val="both"/>
        <w:rPr>
          <w:b/>
          <w:bCs/>
        </w:rPr>
      </w:pPr>
      <w:r>
        <w:rPr>
          <w:b/>
          <w:bCs/>
        </w:rPr>
        <w:t>Text S4. EDS analysis</w:t>
      </w:r>
    </w:p>
    <w:p w14:paraId="46CA9FE7" w14:textId="77777777" w:rsidR="00217AC2" w:rsidRPr="00E80FA0" w:rsidRDefault="00217AC2" w:rsidP="00217AC2">
      <w:pPr>
        <w:pStyle w:val="SMText"/>
        <w:ind w:firstLine="0"/>
        <w:jc w:val="both"/>
      </w:pPr>
    </w:p>
    <w:p w14:paraId="6665356F" w14:textId="4D40A52B" w:rsidR="00217AC2" w:rsidRPr="00E80FA0" w:rsidRDefault="00217AC2" w:rsidP="00217AC2">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rastered over a 30-by-30 µm area for ~75–80s (a live time of 60 seconds with ~30% dead time). For all analyses we used an accelerating voltage of 20 kV and a 30 µm </w:t>
      </w:r>
      <w:r w:rsidRPr="00E80FA0">
        <w:lastRenderedPageBreak/>
        <w:t xml:space="preserve">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w:t>
      </w:r>
      <w:r>
        <w:t>S3</w:t>
      </w:r>
      <w:r w:rsidRPr="00E80FA0">
        <w:t xml:space="preserve">). The Smithsonian-preferred Fo content </w:t>
      </w:r>
      <w:r w:rsidRPr="00E80FA0">
        <w:fldChar w:fldCharType="begin"/>
      </w:r>
      <w:r>
        <w:instrText xml:space="preserve"> ADDIN ZOTERO_ITEM CSL_CITATION {"citationID":"T1XJBPs0","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P. E. Wieser, Kent, Till, Donovan, et al., 2023)","plainCitation":"(P. E. Wieser, Kent, Till, Donovan,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217AC2">
        <w:t>(P. E. Wieser, Kent, Till, Donovan, et al., 2023)</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217AC2">
        <w:t>(P. E. Wieser et al., 2021)</w:t>
      </w:r>
      <w:r w:rsidRPr="00E80FA0">
        <w:fldChar w:fldCharType="end"/>
      </w:r>
      <w:r w:rsidRPr="00E80FA0">
        <w:t xml:space="preserve">. The difference observed amounts to ~0.62 units at ~82 Fo and 0.78 units at 90 Fo </w:t>
      </w:r>
      <w:r w:rsidRPr="00E80FA0">
        <w:fldChar w:fldCharType="begin"/>
      </w:r>
      <w:r>
        <w:instrText xml:space="preserve"> ADDIN ZOTERO_ITEM CSL_CITATION {"citationID":"oH1Z9sh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Thus, EDS errors are within uncertainty of offsets between different microprobe labs. </w:t>
      </w:r>
    </w:p>
    <w:p w14:paraId="53BFDF54" w14:textId="77777777" w:rsidR="00217AC2" w:rsidRDefault="00217AC2" w:rsidP="00217AC2">
      <w:pPr>
        <w:pStyle w:val="SMText"/>
        <w:ind w:firstLine="0"/>
        <w:jc w:val="both"/>
      </w:pPr>
      <w:r>
        <w:t xml:space="preserve"> </w:t>
      </w:r>
    </w:p>
    <w:p w14:paraId="02E78AF6" w14:textId="77777777" w:rsidR="00217AC2" w:rsidRDefault="00217AC2" w:rsidP="00217AC2">
      <w:pPr>
        <w:pStyle w:val="SMSubheading"/>
        <w:jc w:val="both"/>
      </w:pPr>
      <w:r>
        <w:t>Text S5. EPMA analysis of glasses</w:t>
      </w:r>
    </w:p>
    <w:p w14:paraId="07CAB2FF" w14:textId="77777777" w:rsidR="00217AC2" w:rsidRPr="00355362" w:rsidRDefault="00217AC2" w:rsidP="00217AC2">
      <w:pPr>
        <w:pStyle w:val="SMSubheading"/>
        <w:jc w:val="both"/>
      </w:pPr>
    </w:p>
    <w:p w14:paraId="064199E3" w14:textId="77777777" w:rsidR="00217AC2" w:rsidRPr="00E80FA0" w:rsidRDefault="00217AC2" w:rsidP="00217AC2">
      <w:pPr>
        <w:pStyle w:val="SMText"/>
        <w:ind w:firstLine="720"/>
        <w:jc w:val="both"/>
      </w:pPr>
      <w:r w:rsidRPr="00E80FA0">
        <w:t>Major and minor element analysis of glass from USGS sample K</w:t>
      </w:r>
      <w:r>
        <w:t>S3</w:t>
      </w:r>
      <w:r w:rsidRPr="00E80FA0">
        <w:t>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CalVO microprobe personnel later informed us that it would be possible in the future to request immediate access for eruption response if needed. This would mean that a glass mount could be prepared in 24 hrs after sample collection, shipped 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w:t>
      </w:r>
      <w:r>
        <w:t>Fig. 1</w:t>
      </w:r>
      <w:r w:rsidRPr="00E80FA0">
        <w:t xml:space="preserve">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1DB95B3F" w14:textId="5532AA54" w:rsidR="00217AC2" w:rsidRPr="00E80FA0" w:rsidRDefault="00217AC2" w:rsidP="00217AC2">
      <w:pPr>
        <w:pStyle w:val="SMText"/>
        <w:jc w:val="both"/>
      </w:pPr>
      <w:r w:rsidRPr="00E80FA0">
        <w:lastRenderedPageBreak/>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ilburforc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0.27 wt% for FeO, 0.009 wt% for MnO, 0.006 wt% for MgO, 0.04 wt% for CaO,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217AC2">
        <w:t>(Armstrong, 1988)</w:t>
      </w:r>
      <w:r w:rsidRPr="00E80FA0">
        <w:fldChar w:fldCharType="end"/>
      </w:r>
      <w:r w:rsidRPr="00E80FA0">
        <w:t xml:space="preserve">. Analyses with totals &lt;99.0 wt% or &gt;100.5 wt% were rejected. Reported analyses are an average of four replicate points on individual glass fragments. </w:t>
      </w:r>
    </w:p>
    <w:p w14:paraId="6AEE3689" w14:textId="77777777" w:rsidR="00217AC2" w:rsidRDefault="00217AC2" w:rsidP="00217AC2">
      <w:pPr>
        <w:pStyle w:val="SMText"/>
        <w:ind w:firstLine="0"/>
        <w:jc w:val="both"/>
      </w:pPr>
    </w:p>
    <w:p w14:paraId="4FAF16FC" w14:textId="77777777" w:rsidR="00217AC2" w:rsidRDefault="00217AC2" w:rsidP="00217AC2">
      <w:pPr>
        <w:pStyle w:val="SMSubheading"/>
        <w:jc w:val="both"/>
      </w:pPr>
      <w:r>
        <w:t>Text S6. Manuscript Writing Timeline</w:t>
      </w:r>
    </w:p>
    <w:p w14:paraId="0B11AD13" w14:textId="77777777" w:rsidR="00217AC2" w:rsidRPr="00E80FA0" w:rsidRDefault="00217AC2" w:rsidP="00217AC2">
      <w:pPr>
        <w:pStyle w:val="SMText"/>
        <w:ind w:firstLine="0"/>
        <w:jc w:val="both"/>
      </w:pPr>
    </w:p>
    <w:p w14:paraId="4029581E" w14:textId="77777777" w:rsidR="00217AC2" w:rsidRPr="00E80FA0" w:rsidRDefault="00217AC2" w:rsidP="00217AC2">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xml:space="preserve">, 2023 (see </w:t>
      </w:r>
      <w:r>
        <w:t>S6</w:t>
      </w:r>
      <w:r w:rsidRPr="00E80FA0">
        <w:t>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xml:space="preserve">, 2023 (see </w:t>
      </w:r>
      <w:r>
        <w:t>S6</w:t>
      </w:r>
      <w:r w:rsidRPr="00E80FA0">
        <w:t>_Email_and_tracking_record) who rejected the manuscript on November 15</w:t>
      </w:r>
      <w:r w:rsidRPr="00E80FA0">
        <w:rPr>
          <w:vertAlign w:val="superscript"/>
        </w:rPr>
        <w:t>th</w:t>
      </w:r>
      <w:r w:rsidRPr="00E80FA0">
        <w:t xml:space="preserve"> (see </w:t>
      </w:r>
      <w:r>
        <w:t>S6</w:t>
      </w:r>
      <w:r w:rsidRPr="00E80FA0">
        <w:t>)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0D2642CE" w14:textId="77777777" w:rsidR="00217AC2" w:rsidRDefault="00217AC2" w:rsidP="00217AC2">
      <w:pPr>
        <w:pStyle w:val="SMText"/>
        <w:ind w:firstLine="0"/>
        <w:jc w:val="both"/>
      </w:pPr>
    </w:p>
    <w:p w14:paraId="0FDD8C64" w14:textId="77777777" w:rsidR="00217AC2" w:rsidRPr="00E80FA0" w:rsidRDefault="00217AC2" w:rsidP="00217AC2">
      <w:pPr>
        <w:pStyle w:val="SMText"/>
        <w:ind w:firstLine="0"/>
        <w:rPr>
          <w:u w:val="words"/>
        </w:rPr>
      </w:pPr>
      <w:r>
        <w:rPr>
          <w:u w:val="words"/>
        </w:rPr>
        <w:t xml:space="preserve">Text S7. </w:t>
      </w:r>
      <w:r w:rsidRPr="00E80FA0">
        <w:rPr>
          <w:u w:val="words"/>
        </w:rPr>
        <w:t xml:space="preserve">Identifying and Resolving Bottlenecks </w:t>
      </w:r>
    </w:p>
    <w:p w14:paraId="415F8A9B" w14:textId="77777777" w:rsidR="00217AC2" w:rsidRPr="00E80FA0" w:rsidRDefault="00217AC2" w:rsidP="00217AC2">
      <w:pPr>
        <w:pStyle w:val="SMText"/>
        <w:ind w:firstLine="0"/>
        <w:jc w:val="both"/>
      </w:pPr>
    </w:p>
    <w:p w14:paraId="09553195" w14:textId="77777777" w:rsidR="00217AC2" w:rsidRDefault="00217AC2" w:rsidP="00217AC2">
      <w:pPr>
        <w:pStyle w:val="SMText"/>
        <w:jc w:val="both"/>
      </w:pPr>
      <w:r w:rsidRPr="00E80FA0">
        <w:t xml:space="preserve">The yellow stars on </w:t>
      </w:r>
      <w:r>
        <w:t>Fig. S1</w:t>
      </w:r>
      <w:r w:rsidRPr="00E80FA0">
        <w:t xml:space="preserve"> identify current bottlenecks in the process that could be easily improved.  </w:t>
      </w:r>
    </w:p>
    <w:p w14:paraId="245BC95E" w14:textId="77777777" w:rsidR="00217AC2" w:rsidRPr="00E80FA0" w:rsidRDefault="00217AC2" w:rsidP="00217AC2">
      <w:pPr>
        <w:pStyle w:val="SMText"/>
        <w:jc w:val="both"/>
      </w:pPr>
    </w:p>
    <w:p w14:paraId="7048E360" w14:textId="77777777" w:rsidR="00217AC2" w:rsidRDefault="00217AC2" w:rsidP="00217AC2">
      <w:pPr>
        <w:pStyle w:val="SMText"/>
        <w:jc w:val="both"/>
        <w:rPr>
          <w:b/>
          <w:bCs/>
          <w:i/>
          <w:iCs/>
        </w:rPr>
      </w:pPr>
      <w:r w:rsidRPr="00E80FA0">
        <w:rPr>
          <w:b/>
          <w:bCs/>
          <w:i/>
          <w:iCs/>
        </w:rPr>
        <w:t>Star 1 – Shipping and receiving samples </w:t>
      </w:r>
    </w:p>
    <w:p w14:paraId="3747DDF9" w14:textId="77777777" w:rsidR="00217AC2" w:rsidRPr="00E80FA0" w:rsidRDefault="00217AC2" w:rsidP="00217AC2">
      <w:pPr>
        <w:pStyle w:val="SMText"/>
        <w:jc w:val="both"/>
        <w:rPr>
          <w:i/>
          <w:iCs/>
        </w:rPr>
      </w:pPr>
    </w:p>
    <w:p w14:paraId="5B1B7C49" w14:textId="77777777" w:rsidR="00217AC2" w:rsidRPr="00E80FA0" w:rsidRDefault="00217AC2" w:rsidP="00217AC2">
      <w:pPr>
        <w:pStyle w:val="SMText"/>
        <w:jc w:val="both"/>
      </w:pPr>
      <w:r w:rsidRPr="00E80FA0">
        <w:t xml:space="preserve">Distributing samples to the University of California, Berkeley was not a top priority for HVO because this simulation was being attempted for the first time, and as a result, there was no guarantee of obtaining magma storage depths in a timely manner. Samples were shipped from Hilo </w:t>
      </w:r>
      <w:r w:rsidRPr="00E80FA0">
        <w:lastRenderedPageBreak/>
        <w:t>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487BECC3" w14:textId="6E5AC38B" w:rsidR="00217AC2" w:rsidRPr="00E80FA0" w:rsidRDefault="00217AC2" w:rsidP="00217AC2">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217AC2">
        <w:t>(Gansecki et al., 2019)</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5536D26D" w14:textId="77777777" w:rsidR="00217AC2" w:rsidRPr="00E80FA0" w:rsidRDefault="00217AC2" w:rsidP="00217AC2">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3333746B" w14:textId="77777777" w:rsidR="00217AC2" w:rsidRDefault="00217AC2" w:rsidP="00217AC2">
      <w:pPr>
        <w:pStyle w:val="SMText"/>
        <w:jc w:val="both"/>
      </w:pPr>
    </w:p>
    <w:p w14:paraId="5805F806" w14:textId="77777777" w:rsidR="00217AC2" w:rsidRPr="00E80FA0" w:rsidRDefault="00217AC2" w:rsidP="00217AC2">
      <w:pPr>
        <w:pStyle w:val="SMText"/>
        <w:jc w:val="both"/>
      </w:pPr>
    </w:p>
    <w:p w14:paraId="7808DF22" w14:textId="77777777" w:rsidR="00217AC2" w:rsidRDefault="00217AC2" w:rsidP="00217AC2">
      <w:pPr>
        <w:pStyle w:val="SMText"/>
        <w:jc w:val="both"/>
        <w:rPr>
          <w:b/>
          <w:bCs/>
          <w:i/>
          <w:iCs/>
        </w:rPr>
      </w:pPr>
      <w:r w:rsidRPr="00E80FA0">
        <w:rPr>
          <w:b/>
          <w:bCs/>
          <w:i/>
          <w:iCs/>
        </w:rPr>
        <w:t xml:space="preserve">Star 2 – Sample cataloging </w:t>
      </w:r>
    </w:p>
    <w:p w14:paraId="07651D35" w14:textId="77777777" w:rsidR="00217AC2" w:rsidRPr="00E80FA0" w:rsidRDefault="00217AC2" w:rsidP="00217AC2">
      <w:pPr>
        <w:pStyle w:val="SMText"/>
        <w:jc w:val="both"/>
        <w:rPr>
          <w:b/>
          <w:bCs/>
          <w:i/>
          <w:iCs/>
        </w:rPr>
      </w:pPr>
    </w:p>
    <w:p w14:paraId="4D1E257D" w14:textId="77777777" w:rsidR="00217AC2" w:rsidRPr="00E80FA0" w:rsidRDefault="00217AC2" w:rsidP="00217AC2">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1890FED6" w14:textId="77777777" w:rsidR="00217AC2" w:rsidRPr="00E80FA0" w:rsidRDefault="00217AC2" w:rsidP="00217AC2">
      <w:pPr>
        <w:pStyle w:val="SMText"/>
        <w:jc w:val="both"/>
      </w:pPr>
    </w:p>
    <w:p w14:paraId="0D8D03BA" w14:textId="77777777" w:rsidR="00217AC2" w:rsidRDefault="00217AC2" w:rsidP="00217AC2">
      <w:pPr>
        <w:pStyle w:val="SMText"/>
        <w:jc w:val="both"/>
        <w:rPr>
          <w:b/>
          <w:bCs/>
          <w:i/>
          <w:iCs/>
        </w:rPr>
      </w:pPr>
      <w:r w:rsidRPr="00E80FA0">
        <w:rPr>
          <w:b/>
          <w:bCs/>
          <w:i/>
          <w:iCs/>
        </w:rPr>
        <w:t>Star 3 – Epoxy impregnation</w:t>
      </w:r>
    </w:p>
    <w:p w14:paraId="75D4C1F2" w14:textId="77777777" w:rsidR="00217AC2" w:rsidRPr="00E80FA0" w:rsidRDefault="00217AC2" w:rsidP="00217AC2">
      <w:pPr>
        <w:pStyle w:val="SMText"/>
        <w:jc w:val="both"/>
        <w:rPr>
          <w:b/>
          <w:bCs/>
          <w:i/>
          <w:iCs/>
        </w:rPr>
      </w:pPr>
    </w:p>
    <w:p w14:paraId="7E2156C6" w14:textId="77777777" w:rsidR="00217AC2" w:rsidRPr="00E80FA0" w:rsidRDefault="00217AC2" w:rsidP="00217AC2">
      <w:pPr>
        <w:pStyle w:val="SMText"/>
        <w:jc w:val="both"/>
        <w:rPr>
          <w:b/>
          <w:bCs/>
        </w:rPr>
      </w:pPr>
      <w:r w:rsidRPr="00E80FA0">
        <w:t>We used EpoFix</w:t>
      </w:r>
      <w:r w:rsidRPr="00E80FA0">
        <w:rPr>
          <w:vertAlign w:val="superscript"/>
        </w:rPr>
        <w:t>TM</w:t>
      </w:r>
      <w:r w:rsidRPr="00E80FA0">
        <w:t xml:space="preserve"> epoxy in our laboratory because it gives low backgrounds during SIMS analysis. After pouring the epoxy at ~7 pm, it was removed from its mount at ~9 am the next </w:t>
      </w:r>
      <w:r w:rsidRPr="00E80FA0">
        <w:lastRenderedPageBreak/>
        <w:t xml:space="preserve">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600ADF7E" w14:textId="77777777" w:rsidR="00217AC2" w:rsidRDefault="00217AC2" w:rsidP="00217AC2">
      <w:pPr>
        <w:pStyle w:val="SMText"/>
        <w:ind w:firstLine="0"/>
      </w:pPr>
    </w:p>
    <w:p w14:paraId="1C2CBE77" w14:textId="77777777" w:rsidR="00217AC2" w:rsidRPr="00E80FA0" w:rsidRDefault="00217AC2" w:rsidP="00217AC2">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B939EF6" w14:textId="77777777" w:rsidR="00217AC2" w:rsidRPr="00355362" w:rsidRDefault="00217AC2" w:rsidP="00217AC2">
      <w:pPr>
        <w:pStyle w:val="SMSubheading"/>
      </w:pPr>
    </w:p>
    <w:p w14:paraId="69464B5C" w14:textId="0754A0A4" w:rsidR="00217AC2" w:rsidRDefault="00217AC2" w:rsidP="00217AC2">
      <w:pPr>
        <w:pStyle w:val="SMText"/>
        <w:ind w:firstLine="720"/>
        <w:jc w:val="both"/>
        <w:rPr>
          <w:lang w:val="en-GB"/>
        </w:rPr>
      </w:pPr>
      <w:bookmarkStart w:id="5"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Hansteen &amp; Kl\\uc0\\u252{}gel, 2008)","plainCitation":"(Hansteen &amp; Klügel, 2008)","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217AC2">
        <w:t>(Hansteen &amp;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5"/>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217AC2">
        <w:t>(Yoshimura, 2023)</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217AC2">
        <w:t>(C.L. DeVitre &amp; Wieser, 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w:t>
      </w:r>
      <w:r>
        <w:rPr>
          <w:lang w:val="en-GB"/>
        </w:rPr>
        <w:t>S2</w:t>
      </w:r>
      <w:r w:rsidRPr="00E80FA0">
        <w:rPr>
          <w:lang w:val="en-GB"/>
        </w:rPr>
        <w:t xml:space="preserve">; the data for iteration 5 is reported in the full FI dataset (Dataset </w:t>
      </w:r>
      <w:r>
        <w:rPr>
          <w:lang w:val="en-GB"/>
        </w:rPr>
        <w:t>S3</w:t>
      </w:r>
      <w:r w:rsidRPr="00E80FA0">
        <w:rPr>
          <w:lang w:val="en-GB"/>
        </w:rPr>
        <w:t xml:space="preserve">)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48C5FC56" w14:textId="77777777" w:rsidR="00217AC2" w:rsidRDefault="00217AC2" w:rsidP="00217AC2">
      <w:pPr>
        <w:rPr>
          <w:lang w:val="en-GB"/>
        </w:rPr>
      </w:pPr>
      <w:r>
        <w:rPr>
          <w:lang w:val="en-GB"/>
        </w:rPr>
        <w:br w:type="page"/>
      </w:r>
    </w:p>
    <w:p w14:paraId="6E6E4901" w14:textId="77777777" w:rsidR="00217AC2" w:rsidRDefault="00217AC2" w:rsidP="00217AC2">
      <w:pPr>
        <w:pStyle w:val="SMText"/>
        <w:ind w:firstLine="0"/>
        <w:jc w:val="both"/>
        <w:rPr>
          <w:lang w:val="en-GB"/>
        </w:rPr>
      </w:pPr>
      <w:r w:rsidRPr="00965184">
        <w:rPr>
          <w:rFonts w:ascii="Arial" w:hAnsi="Arial" w:cs="Arial"/>
          <w:noProof/>
          <w:sz w:val="20"/>
          <w:lang w:val="en-GB"/>
        </w:rPr>
        <w:lastRenderedPageBreak/>
        <w:drawing>
          <wp:inline distT="0" distB="0" distL="0" distR="0" wp14:anchorId="7F0AA34A" wp14:editId="562751FB">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5"/>
                    <a:stretch>
                      <a:fillRect/>
                    </a:stretch>
                  </pic:blipFill>
                  <pic:spPr>
                    <a:xfrm>
                      <a:off x="0" y="0"/>
                      <a:ext cx="5486400" cy="1789430"/>
                    </a:xfrm>
                    <a:prstGeom prst="rect">
                      <a:avLst/>
                    </a:prstGeom>
                  </pic:spPr>
                </pic:pic>
              </a:graphicData>
            </a:graphic>
          </wp:inline>
        </w:drawing>
      </w:r>
    </w:p>
    <w:p w14:paraId="17F39C6F" w14:textId="3C28B189" w:rsidR="00217AC2" w:rsidRPr="00F34FDD" w:rsidRDefault="00217AC2" w:rsidP="00217AC2">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217AC2">
        <w:t>(C.L. DeVitre &amp; Wieser, 2024)</w:t>
      </w:r>
      <w:r w:rsidRPr="00F34FDD">
        <w:rPr>
          <w:lang w:val="en-GB"/>
        </w:rPr>
        <w:fldChar w:fldCharType="end"/>
      </w:r>
      <w:r w:rsidRPr="00F34FDD">
        <w:rPr>
          <w:lang w:val="en-GB"/>
        </w:rPr>
        <w:t xml:space="preserve"> for each Day of the simulation. </w:t>
      </w:r>
    </w:p>
    <w:p w14:paraId="77C5058B" w14:textId="77777777" w:rsidR="00217AC2" w:rsidRPr="00E80FA0" w:rsidRDefault="00217AC2" w:rsidP="00217AC2">
      <w:pPr>
        <w:pStyle w:val="SMText"/>
        <w:ind w:firstLine="0"/>
        <w:jc w:val="both"/>
        <w:rPr>
          <w:lang w:val="en-GB"/>
        </w:rPr>
      </w:pPr>
    </w:p>
    <w:p w14:paraId="5C72A0AD" w14:textId="77777777" w:rsidR="00217AC2" w:rsidRPr="00E80FA0" w:rsidRDefault="00217AC2" w:rsidP="00217AC2">
      <w:pPr>
        <w:pStyle w:val="SMText"/>
        <w:ind w:firstLine="0"/>
        <w:rPr>
          <w:lang w:val="en-GB"/>
        </w:rPr>
      </w:pPr>
    </w:p>
    <w:p w14:paraId="348AFE5D" w14:textId="77777777" w:rsidR="00217AC2" w:rsidRDefault="00217AC2" w:rsidP="00217AC2">
      <w:pPr>
        <w:rPr>
          <w:u w:val="words"/>
        </w:rPr>
      </w:pPr>
      <w:r>
        <w:rPr>
          <w:u w:val="words"/>
        </w:rPr>
        <w:br w:type="page"/>
      </w:r>
    </w:p>
    <w:p w14:paraId="534D16BE" w14:textId="77777777" w:rsidR="00217AC2" w:rsidRDefault="00217AC2" w:rsidP="00217AC2">
      <w:pPr>
        <w:pStyle w:val="SMText"/>
        <w:ind w:firstLine="0"/>
        <w:rPr>
          <w:u w:val="words"/>
        </w:rPr>
      </w:pPr>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p>
    <w:p w14:paraId="4F6E5283" w14:textId="77777777" w:rsidR="00217AC2" w:rsidRPr="00F34FDD" w:rsidRDefault="00217AC2" w:rsidP="00217AC2">
      <w:pPr>
        <w:pStyle w:val="SMText"/>
        <w:ind w:firstLine="0"/>
        <w:rPr>
          <w:u w:val="words"/>
        </w:rPr>
      </w:pPr>
    </w:p>
    <w:p w14:paraId="56603D1C" w14:textId="3E704100" w:rsidR="00217AC2" w:rsidRDefault="00217AC2" w:rsidP="00217AC2">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Span &amp; Wagner, 1996; Sterner &amp; Pitzer, 1994)","plainCitation":"(Span &amp; Wagner, 1996; 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 Sterner &amp; Pitzer, 1994)</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Kilauea.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5154CFD" w14:textId="77777777" w:rsidR="00217AC2" w:rsidRDefault="00217AC2" w:rsidP="00217AC2">
      <w:pPr>
        <w:rPr>
          <w:lang w:val="en-GB"/>
        </w:rPr>
      </w:pPr>
      <w:r>
        <w:rPr>
          <w:lang w:val="en-GB"/>
        </w:rPr>
        <w:br w:type="page"/>
      </w:r>
    </w:p>
    <w:p w14:paraId="5D375C60"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3D80ED04" wp14:editId="16117C5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6"/>
                    <a:stretch>
                      <a:fillRect/>
                    </a:stretch>
                  </pic:blipFill>
                  <pic:spPr>
                    <a:xfrm>
                      <a:off x="0" y="0"/>
                      <a:ext cx="5957537" cy="2347159"/>
                    </a:xfrm>
                    <a:prstGeom prst="rect">
                      <a:avLst/>
                    </a:prstGeom>
                  </pic:spPr>
                </pic:pic>
              </a:graphicData>
            </a:graphic>
          </wp:inline>
        </w:drawing>
      </w:r>
    </w:p>
    <w:p w14:paraId="2FDFC03E" w14:textId="19963754" w:rsidR="00217AC2" w:rsidRDefault="00217AC2" w:rsidP="00217AC2">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Shaded area a indicates the range of pressures and depth relevant to Kīlauea pre-eruptive magma storage.</w:t>
      </w:r>
    </w:p>
    <w:p w14:paraId="35DEDD8C" w14:textId="77777777" w:rsidR="00217AC2" w:rsidRDefault="00217AC2" w:rsidP="00217AC2">
      <w:pPr>
        <w:rPr>
          <w:lang w:val="en-GB"/>
        </w:rPr>
      </w:pPr>
      <w:r>
        <w:rPr>
          <w:lang w:val="en-GB"/>
        </w:rPr>
        <w:br w:type="page"/>
      </w:r>
    </w:p>
    <w:p w14:paraId="41E6013A" w14:textId="77777777" w:rsidR="00217AC2" w:rsidRPr="00F34FDD" w:rsidRDefault="00217AC2" w:rsidP="00217AC2">
      <w:pPr>
        <w:pStyle w:val="SMText"/>
        <w:ind w:firstLine="0"/>
        <w:jc w:val="both"/>
        <w:rPr>
          <w:lang w:val="en-GB"/>
        </w:rPr>
      </w:pPr>
      <w:r w:rsidRPr="00F34FDD">
        <w:rPr>
          <w:noProof/>
        </w:rPr>
        <w:lastRenderedPageBreak/>
        <w:drawing>
          <wp:inline distT="0" distB="0" distL="0" distR="0" wp14:anchorId="37DBA677" wp14:editId="008DF80E">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7"/>
                    <a:stretch>
                      <a:fillRect/>
                    </a:stretch>
                  </pic:blipFill>
                  <pic:spPr>
                    <a:xfrm>
                      <a:off x="0" y="0"/>
                      <a:ext cx="5486400" cy="4568190"/>
                    </a:xfrm>
                    <a:prstGeom prst="rect">
                      <a:avLst/>
                    </a:prstGeom>
                  </pic:spPr>
                </pic:pic>
              </a:graphicData>
            </a:graphic>
          </wp:inline>
        </w:drawing>
      </w:r>
    </w:p>
    <w:p w14:paraId="2FC9DED8" w14:textId="7B39612D" w:rsidR="00217AC2" w:rsidRDefault="00217AC2" w:rsidP="00217AC2">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instrText xml:space="preserve"> ADDIN ZOTERO_ITEM CSL_CITATION {"citationID":"0B61omr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217AC2">
        <w:t>(C.L. DeVitre &amp; Wieser, 2024; Lerner et al., 2024)</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E76D6F6" w14:textId="77777777" w:rsidR="00217AC2" w:rsidRDefault="00217AC2" w:rsidP="00217AC2">
      <w:r>
        <w:br w:type="page"/>
      </w:r>
    </w:p>
    <w:p w14:paraId="60219B0B"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6171D5E0" wp14:editId="6726D355">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0445E29F" w14:textId="47CE57F1" w:rsidR="00217AC2" w:rsidRDefault="00217AC2" w:rsidP="00217AC2">
      <w:pPr>
        <w:pStyle w:val="SMText"/>
        <w:ind w:firstLine="0"/>
        <w:jc w:val="both"/>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w:t>
      </w:r>
    </w:p>
    <w:p w14:paraId="08139747" w14:textId="77777777" w:rsidR="00217AC2" w:rsidRDefault="00217AC2" w:rsidP="00217AC2">
      <w:pPr>
        <w:rPr>
          <w:lang w:val="en-GB"/>
        </w:rPr>
      </w:pPr>
      <w:r>
        <w:rPr>
          <w:lang w:val="en-GB"/>
        </w:rPr>
        <w:br w:type="page"/>
      </w:r>
    </w:p>
    <w:p w14:paraId="729F2408"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57864AD4" wp14:editId="55F196E2">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9"/>
                    <a:stretch>
                      <a:fillRect/>
                    </a:stretch>
                  </pic:blipFill>
                  <pic:spPr>
                    <a:xfrm>
                      <a:off x="0" y="0"/>
                      <a:ext cx="5486400" cy="4568190"/>
                    </a:xfrm>
                    <a:prstGeom prst="rect">
                      <a:avLst/>
                    </a:prstGeom>
                  </pic:spPr>
                </pic:pic>
              </a:graphicData>
            </a:graphic>
          </wp:inline>
        </w:drawing>
      </w:r>
    </w:p>
    <w:p w14:paraId="5E362B4F" w14:textId="13F82C95" w:rsidR="00217AC2" w:rsidRDefault="00217AC2" w:rsidP="00217AC2">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w:t>
      </w:r>
    </w:p>
    <w:p w14:paraId="5F285ED2" w14:textId="77777777" w:rsidR="00217AC2" w:rsidRDefault="00217AC2" w:rsidP="00217AC2">
      <w:pPr>
        <w:rPr>
          <w:lang w:val="en-GB"/>
        </w:rPr>
      </w:pPr>
      <w:r>
        <w:rPr>
          <w:lang w:val="en-GB"/>
        </w:rPr>
        <w:br w:type="page"/>
      </w:r>
    </w:p>
    <w:p w14:paraId="2ACA986C" w14:textId="77777777" w:rsidR="00217AC2" w:rsidRPr="00355362" w:rsidRDefault="00217AC2" w:rsidP="00217AC2">
      <w:pPr>
        <w:pStyle w:val="SMSubheading"/>
        <w:jc w:val="both"/>
      </w:pPr>
      <w:r>
        <w:lastRenderedPageBreak/>
        <w:t xml:space="preserve">Text S10. </w:t>
      </w:r>
      <w:r w:rsidRPr="00F34FDD">
        <w:t>Global Melt inclusion compilation</w:t>
      </w:r>
    </w:p>
    <w:p w14:paraId="394643EC" w14:textId="77777777" w:rsidR="00217AC2" w:rsidRPr="00F34FDD" w:rsidRDefault="00217AC2" w:rsidP="00217AC2">
      <w:pPr>
        <w:pStyle w:val="SMText"/>
        <w:ind w:firstLine="0"/>
        <w:jc w:val="both"/>
        <w:rPr>
          <w:b/>
          <w:bCs/>
        </w:rPr>
      </w:pPr>
    </w:p>
    <w:p w14:paraId="57A882A9" w14:textId="11BAF777" w:rsidR="00217AC2" w:rsidRPr="00217AC2" w:rsidRDefault="00217AC2" w:rsidP="00217AC2">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6" w:name="_Hlk161435195"/>
      <w:r w:rsidRPr="00F34FDD">
        <w:t xml:space="preserve">/), </w:t>
      </w:r>
      <w:r w:rsidRPr="00F34FDD">
        <w:fldChar w:fldCharType="begin"/>
      </w:r>
      <w:r>
        <w:instrText xml:space="preserve"> ADDIN ZOTERO_ITEM CSL_CITATION {"citationID":"NjbplOuf","properties":{"formattedCitation":"(D. J. Rasmussen et al., 2022)","plainCitation":"(D. J. 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217AC2">
        <w:t>(D. J. Rasmussen et al., 2022)</w:t>
      </w:r>
      <w:r w:rsidRPr="00F34FDD">
        <w:fldChar w:fldCharType="end"/>
      </w:r>
      <w:r w:rsidRPr="00F34FDD">
        <w:t xml:space="preserve">), </w:t>
      </w:r>
      <w:r w:rsidRPr="00F34FDD">
        <w:fldChar w:fldCharType="begin"/>
      </w:r>
      <w:r>
        <w:instrText xml:space="preserve"> ADDIN ZOTERO_ITEM CSL_CITATION {"citationID":"DSljhArz","properties":{"formattedCitation":"(Charlotte L. DeVitre et al., 2023)","plainCitation":"(Charlotte L. 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Pr="0096712D">
        <w:rPr>
          <w:lang w:val="fr-CH"/>
        </w:rPr>
        <w:instrText>ta suggest that these melts are oxidized (</w:instrText>
      </w:r>
      <w:r w:rsidRPr="00217AC2">
        <w:rPr>
          <w:lang w:val="fr-CH"/>
        </w:rPr>
        <w:instrText xml:space="preserve">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217AC2">
        <w:rPr>
          <w:lang w:val="fr-CH"/>
        </w:rPr>
        <w:t>(Charlotte L. DeVitre et al., 2023)</w:t>
      </w:r>
      <w:r w:rsidRPr="00F34FDD">
        <w:fldChar w:fldCharType="end"/>
      </w:r>
      <w:r w:rsidRPr="00217AC2">
        <w:rPr>
          <w:lang w:val="fr-CH"/>
        </w:rPr>
        <w:t xml:space="preserve"> and </w:t>
      </w:r>
      <w:r w:rsidRPr="00F34FDD">
        <w:fldChar w:fldCharType="begin"/>
      </w:r>
      <w:r w:rsidRPr="00217AC2">
        <w:rPr>
          <w:lang w:val="fr-CH"/>
        </w:rPr>
        <w:instrText xml:space="preserve"> ADDIN ZOTERO_ITEM CSL_CITATION {"citationID":"iDooGLY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rPr>
          <w:lang w:val="fr-CH"/>
        </w:rPr>
        <w:t>(P. E. Wieser, Kent, Till, &amp; Abers, 2023)</w:t>
      </w:r>
      <w:r w:rsidRPr="00F34FDD">
        <w:fldChar w:fldCharType="end"/>
      </w:r>
      <w:r w:rsidRPr="00217AC2">
        <w:rPr>
          <w:lang w:val="fr-CH"/>
        </w:rPr>
        <w:t xml:space="preserve">) as well as other MI datasets from the literature </w:t>
      </w:r>
      <w:r w:rsidRPr="00F34FDD">
        <w:fldChar w:fldCharType="begin"/>
      </w:r>
      <w:r w:rsidRPr="00217AC2">
        <w:rPr>
          <w:lang w:val="fr-CH"/>
        </w:rPr>
        <w:instrText xml:space="preserve"> ADDIN ZOTERO_ITEM CSL_CITATION {"citationID":"vDZITSv8","properties":{"formattedCitation":"(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uc0\\u233{} et al., 2017; Manzini et al., 2019; M\\uc0\\u233{}trich et al., 2014; Miller et al., 2019; de Moor et al., 2013; L. R. Moore et al., 2021; Lowell R. Moore et al., 2015, 2018; Mormone et al., 2011; Myers et al., 2014; Plechov et al., 2015; D. J. Rasmussen &amp; Plank, 2021; Daniel J. Rasmussen et al., 2017; Ribeiro et al., 2015; Roberge et al., 2009; Robidoux et al., 201</w:instrText>
      </w:r>
      <w:r>
        <w:instrText>7, 2018; Roggensack et al., 1997; Roggensack, 2001b, 2001a; Rose-Koga et al., 2012; Ruscitto et al., 2010, 2011; Ruth et al., 2016; Saal et al., 2002; Sadofsky et al., 2008; Schipper et al., 2011; Shaw et al., 2010; Sides et al., 2014; Taracs\\uc0\\u225{}k et al., 2019; Venugopal et al., 2016, 2020b, 2020a; Vigouroux et al., 2008; Wade et al., 2006; Wallace et al., 2015; Walowski et al., 2016, 2019; Wanless et al., 2014, 2015; Wanless &amp; Shaw, 2012; P. E. Wieser et al., 2021; Wong et al., 2023; Wysoczanski et al., 2012; Zimmer, 2009; Zimmer et al., 2010)","plainCitation":"(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b, 2020a; Vigouroux et al., 2008; Wade et al., 2006; Wallace et al., 2015; Walowski et al., 2016, 2019; Wanless et al., 2014, 2015; Wanless &amp; Shaw, 2012; P. E. Wieser et al., 2021; Wong et al., 2023; Wysoczanski et al., 2012; Zimmer, 2009; Zimmer et al., 201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rPr>
        <w:instrText>∼</w:instrText>
      </w:r>
      <w:r>
        <w:instrText>0.6 mg) olivine  crystals have a particularly wide range in composition (basalt to andesite; 0.52–1.22 wt%  K2O) and a wide range in volatile saturation pressures (</w:instrText>
      </w:r>
      <w:r>
        <w:rPr>
          <w:rFonts w:ascii="Cambria Math" w:hAnsi="Cambria Math" w:cs="Cambria Math"/>
        </w:rPr>
        <w:instrText>∼</w:instrText>
      </w:r>
      <w: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rPr>
        <w:instrText>∼</w:instrText>
      </w:r>
      <w: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rPr>
        <w:instrText>∼</w:instrText>
      </w:r>
      <w:r>
        <w:instrText xml:space="preserve">2000 yr BP eruption of Xitle volcano in the central Trans-Mexican Volcanic Belt. The Xitle eruption was dominantly effusive, with fluid lava flows accounting for </w:instrText>
      </w:r>
      <w:r>
        <w:rPr>
          <w:rFonts w:ascii="Cambria Math" w:hAnsi="Cambria Math" w:cs="Cambria Math"/>
        </w:rPr>
        <w:instrText>∼</w:instrText>
      </w:r>
      <w: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rPr>
        <w:instrText>∼</w:instrText>
      </w:r>
      <w: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rPr>
        <w:instrText>∼</w:instrText>
      </w:r>
      <w: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rPr>
        <w:instrText>∼</w:instrText>
      </w:r>
      <w: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rPr>
        <w:instrText>∼</w:instrText>
      </w:r>
      <w: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rPr>
        <w:instrText>∼</w:instrText>
      </w:r>
      <w: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rPr>
        <w:instrText>∼</w:instrText>
      </w:r>
      <w: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rPr>
        <w:instrText>∼</w:instrText>
      </w:r>
      <w:r>
        <w:instrText>39%) and intrusives (</w:instrText>
      </w:r>
      <w:r>
        <w:rPr>
          <w:rFonts w:ascii="Cambria Math" w:hAnsi="Cambria Math" w:cs="Cambria Math"/>
        </w:rPr>
        <w:instrText>∼</w:instrText>
      </w:r>
      <w: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rPr>
        <w:instrText>∼</w:instrText>
      </w:r>
      <w: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rPr>
        <w:instrText>∼</w:instrText>
      </w:r>
      <w: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rPr>
        <w:instrText>∼</w:instrText>
      </w:r>
      <w: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rPr>
        <w:instrText>∼</w:instrText>
      </w:r>
      <w: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rPr>
        <w:instrText>∼</w:instrText>
      </w:r>
      <w: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rPr>
        <w:instrText>∼</w:instrText>
      </w:r>
      <w:r>
        <w:instrText xml:space="preserve">50 km behind the volcanic front can be explained by mantle hydration related to a shallower slab geometry that existed at </w:instrText>
      </w:r>
      <w:r>
        <w:rPr>
          <w:rFonts w:ascii="Cambria Math" w:hAnsi="Cambria Math" w:cs="Cambria Math"/>
        </w:rPr>
        <w:instrText>∼</w:instrText>
      </w:r>
      <w:r>
        <w:instrText xml:space="preserve">3 Ma. Rollback of the slab over the last </w:instrText>
      </w:r>
      <w:r>
        <w:rPr>
          <w:rFonts w:ascii="Cambria Math" w:hAnsi="Cambria Math" w:cs="Cambria Math"/>
        </w:rPr>
        <w:instrText>∼</w:instrText>
      </w:r>
      <w: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rPr>
        <w:instrText>∼</w:instrText>
      </w:r>
      <w: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rPr>
        <w:instrText>∼</w:instrText>
      </w:r>
      <w: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rPr>
        <w:instrText>∼</w:instrText>
      </w:r>
      <w: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rPr>
        <w:instrText>∼</w:instrText>
      </w:r>
      <w: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rPr>
        <w:instrText>∼</w:instrText>
      </w:r>
      <w:r>
        <w:instrText xml:space="preserve">4km) and </w:instrText>
      </w:r>
      <w:r>
        <w:rPr>
          <w:rFonts w:ascii="Cambria Math" w:hAnsi="Cambria Math" w:cs="Cambria Math"/>
        </w:rPr>
        <w:instrText>∼</w:instrText>
      </w:r>
      <w: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rPr>
        <w:instrText>∼</w:instrText>
      </w:r>
      <w: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rPr>
        <w:instrText>∼</w:instrText>
      </w:r>
      <w: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rPr>
        <w:instrText>∼</w:instrText>
      </w:r>
      <w: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rPr>
        <w:instrText>∼</w:instrText>
      </w:r>
      <w: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rPr>
        <w:instrText>∼</w:instrText>
      </w:r>
      <w:r>
        <w:instrText xml:space="preserve">1 Mt; 2006 = </w:instrText>
      </w:r>
      <w:r>
        <w:rPr>
          <w:rFonts w:ascii="Cambria Math" w:hAnsi="Cambria Math" w:cs="Cambria Math"/>
        </w:rPr>
        <w:instrText>∼</w:instrText>
      </w:r>
      <w: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rPr>
        <w:instrText>∼</w:instrText>
      </w:r>
      <w:r>
        <w:instrText xml:space="preserve">1,500 ppm), they have low H2O concentration (max 1.5 wt.%, compared to </w:instrText>
      </w:r>
      <w:r>
        <w:rPr>
          <w:rFonts w:ascii="Cambria Math" w:hAnsi="Cambria Math" w:cs="Cambria Math"/>
        </w:rPr>
        <w:instrText>∼</w:instrText>
      </w:r>
      <w: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rPr>
        <w:instrText>∼</w:instrText>
      </w:r>
      <w: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rPr>
        <w:instrText>∼</w:instrText>
      </w:r>
      <w:r>
        <w:instrText xml:space="preserve">25 years of effusive carbonatite eruption. The melt inclusions and matrix glasses span a wide range of silica-undersaturated compositions, from </w:instrText>
      </w:r>
      <w:r>
        <w:rPr>
          <w:rFonts w:ascii="Cambria Math" w:hAnsi="Cambria Math" w:cs="Cambria Math"/>
        </w:rPr>
        <w:instrText>∼</w:instrText>
      </w:r>
      <w:r>
        <w:instrText>46wt% SiO2 and (Na+K)/Al</w:instrText>
      </w:r>
      <w:r>
        <w:rPr>
          <w:rFonts w:ascii="Cambria Math" w:hAnsi="Cambria Math" w:cs="Cambria Math"/>
        </w:rPr>
        <w:instrText>∼</w:instrText>
      </w:r>
      <w: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rPr>
        <w:instrText>∼</w:instrText>
      </w:r>
      <w: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rPr>
        <w:instrText>∼</w:instrText>
      </w:r>
      <w:r>
        <w:instrText xml:space="preserve">4.0 wt% H2O and </w:instrText>
      </w:r>
      <w:r>
        <w:rPr>
          <w:rFonts w:ascii="Cambria Math" w:hAnsi="Cambria Math" w:cs="Cambria Math"/>
        </w:rPr>
        <w:instrText>∼</w:instrText>
      </w:r>
      <w:r>
        <w:instrText>1,800 ppm S) basaltic andesite containing olivine phenocrysts and a degassed (</w:instrText>
      </w:r>
      <w:r>
        <w:rPr>
          <w:rFonts w:ascii="Cambria Math" w:hAnsi="Cambria Math" w:cs="Cambria Math"/>
        </w:rPr>
        <w:instrText>∼</w:instrText>
      </w:r>
      <w: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rPr>
        <w:instrText>∼</w:instrText>
      </w:r>
      <w: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rPr>
        <w:instrText>∼</w:instrText>
      </w:r>
      <w: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rPr>
        <w:instrText>∼</w:instrText>
      </w:r>
      <w: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rPr>
        <w:instrText>∼</w:instrText>
      </w:r>
      <w: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rPr>
        <w:instrText>∼</w:instrText>
      </w:r>
      <w:r>
        <w:instrText xml:space="preserve">10 km; the only exceptions are basaltic melts from a single interplinian eruption, which were volatile-undersaturated up to K2O contents of </w:instrText>
      </w:r>
      <w:r>
        <w:rPr>
          <w:rFonts w:ascii="Cambria Math" w:hAnsi="Cambria Math" w:cs="Cambria Math"/>
        </w:rPr>
        <w:instrText>∼</w:instrText>
      </w:r>
      <w: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rPr>
        <w:instrText>∼</w:instrText>
      </w:r>
      <w: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rPr>
        <w:instrText>∼</w:instrText>
      </w:r>
      <w: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rPr>
        <w:instrText>∼</w:instrText>
      </w:r>
      <w: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rPr>
        <w:instrText>∼</w:instrText>
      </w:r>
      <w: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rPr>
        <w:instrText>∼</w:instrText>
      </w:r>
      <w: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rPr>
        <w:instrText>∼</w:instrText>
      </w:r>
      <w: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rPr>
        <w:instrText>∼</w:instrText>
      </w:r>
      <w: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rPr>
        <w:instrText>∼</w:instrText>
      </w:r>
      <w: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rPr>
        <w:instrText>∼</w:instrText>
      </w:r>
      <w: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Pr="00217AC2">
        <w:rPr>
          <w:lang w:val="fr-CH"/>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217AC2">
        <w:rPr>
          <w:lang w:val="fr-CH"/>
        </w:rPr>
        <w:t>(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b, 2020a; Vigouroux et al., 2008; Wade et al., 2006; Wallace et al., 2015; Walowski et al., 2016, 2019; Wanless et al., 2014, 2015; Wanless &amp; Shaw, 2012; P. E. Wieser et al., 2021; Wong et al., 2023; Wysoczanski et al., 2012; Zimmer, 2009; Zimmer et al., 2010)</w:t>
      </w:r>
      <w:r w:rsidRPr="00F34FDD">
        <w:fldChar w:fldCharType="end"/>
      </w:r>
      <w:r w:rsidRPr="00217AC2">
        <w:rPr>
          <w:lang w:val="fr-CH"/>
        </w:rPr>
        <w:t xml:space="preserve">. </w:t>
      </w:r>
    </w:p>
    <w:bookmarkEnd w:id="6"/>
    <w:p w14:paraId="76A963A2" w14:textId="14EEED6F" w:rsidR="00217AC2" w:rsidRDefault="00217AC2" w:rsidP="00217AC2">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217AC2">
        <w:t>(Ghiorso &amp; Gualda, 2015)</w:t>
      </w:r>
      <w:r w:rsidRPr="00F34FDD">
        <w:fldChar w:fldCharType="end"/>
      </w:r>
      <w:r w:rsidRPr="00F34FDD">
        <w:t xml:space="preserve"> implemented in VESIcal </w:t>
      </w:r>
      <w:r w:rsidRPr="00F34FDD">
        <w:fldChar w:fldCharType="begin"/>
      </w:r>
      <w:r>
        <w:instrText xml:space="preserve"> ADDIN ZOTERO_ITEM CSL_CITATION {"citationID":"LZ61TwM0","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instrText xml:space="preserve"> ADDIN ZOTERO_ITEM CSL_CITATION {"citationID":"cJqOTBdu","properties":{"formattedCitation":"(Rosalind Tuthill Helz &amp; Thornber, 1987)","plainCitation":"(Rosalind Tuthill Helz &amp;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217AC2">
        <w:t>(Rosalind Tuthill Helz &amp; Thornber, 1987)</w:t>
      </w:r>
      <w:r w:rsidRPr="00F34FDD">
        <w:fldChar w:fldCharType="end"/>
      </w:r>
      <w:r w:rsidRPr="00F34FDD">
        <w:t xml:space="preserve"> implemented in Thermobar </w:t>
      </w:r>
      <w:r w:rsidRPr="00F34FDD">
        <w:fldChar w:fldCharType="begin"/>
      </w:r>
      <w:r>
        <w:instrText xml:space="preserve"> ADDIN ZOTERO_ITEM CSL_CITATION {"citationID":"kKt7KgXA","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instrText xml:space="preserve"> ADDIN ZOTERO_ITEM CSL_CITATION {"citationID":"3tBRNlcm","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instrText xml:space="preserve"> ADDIN ZOTERO_ITEM CSL_CITATION {"citationID":"mm8slcre","properties":{"formattedCitation":"(Beattie, 1993)","plainCitation":"(Beattie, 1993)","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217AC2">
        <w:t>(Beattie, 1993)</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instrText xml:space="preserve"> ADDIN ZOTERO_ITEM CSL_CITATION {"citationID":"xCLaBI8u","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P. E. Wieser, Gleeson, Matthews, et al., 2023)","plainCitation":"(P. E. Wieser, Gleeson, Matthews, et al., 2023)","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217AC2">
        <w:t>(P. E. Wieser, Gleeson, Matthews, et al., 2023)</w:t>
      </w:r>
      <w:r w:rsidRPr="00F34FDD">
        <w:fldChar w:fldCharType="end"/>
      </w:r>
      <w:r w:rsidRPr="00F34FDD">
        <w:t xml:space="preserve">. After this,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t>(P. E. Wieser, Kent, Till, &amp; Abers, 2023)</w:t>
      </w:r>
      <w:r w:rsidRPr="00F34FDD">
        <w:fldChar w:fldCharType="end"/>
      </w:r>
      <w:r w:rsidRPr="00F34FDD">
        <w:t xml:space="preserve">. It is a known issue that MagmaSat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w:t>
      </w:r>
      <w:r w:rsidRPr="00F34FDD">
        <w:lastRenderedPageBreak/>
        <w:t xml:space="preserve">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instrText xml:space="preserve"> ADDIN ZOTERO_ITEM CSL_CITATION {"citationID":"GET3f3XC","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5B6040AD" w14:textId="77777777" w:rsidR="00217AC2" w:rsidRDefault="00217AC2" w:rsidP="00217AC2">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169E0C62" w14:textId="77777777" w:rsidR="00217AC2" w:rsidRPr="00F34FDD" w:rsidRDefault="00217AC2" w:rsidP="00217AC2">
      <w:pPr>
        <w:pStyle w:val="SMText"/>
        <w:ind w:firstLine="0"/>
      </w:pPr>
      <w:r w:rsidRPr="00F34FDD">
        <w:rPr>
          <w:noProof/>
        </w:rPr>
        <w:drawing>
          <wp:inline distT="0" distB="0" distL="0" distR="0" wp14:anchorId="30363D36" wp14:editId="2BD703AE">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20"/>
                    <a:stretch>
                      <a:fillRect/>
                    </a:stretch>
                  </pic:blipFill>
                  <pic:spPr>
                    <a:xfrm>
                      <a:off x="0" y="0"/>
                      <a:ext cx="5902980" cy="4522885"/>
                    </a:xfrm>
                    <a:prstGeom prst="rect">
                      <a:avLst/>
                    </a:prstGeom>
                  </pic:spPr>
                </pic:pic>
              </a:graphicData>
            </a:graphic>
          </wp:inline>
        </w:drawing>
      </w:r>
    </w:p>
    <w:p w14:paraId="484DD5C8" w14:textId="77777777" w:rsidR="00217AC2" w:rsidRDefault="00217AC2" w:rsidP="00217AC2">
      <w:pPr>
        <w:pStyle w:val="SMText"/>
        <w:ind w:firstLine="0"/>
        <w:jc w:val="both"/>
      </w:pPr>
      <w:r w:rsidRPr="00F34FDD">
        <w:lastRenderedPageBreak/>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6D0F2CC0" w14:textId="77777777" w:rsidR="00217AC2" w:rsidRDefault="00217AC2" w:rsidP="00217AC2">
      <w:r>
        <w:br w:type="page"/>
      </w:r>
    </w:p>
    <w:p w14:paraId="7A34AC72" w14:textId="77777777" w:rsidR="00217AC2" w:rsidRPr="00F34FDD" w:rsidRDefault="00217AC2" w:rsidP="00217AC2">
      <w:pPr>
        <w:pStyle w:val="SMText"/>
        <w:ind w:firstLine="0"/>
      </w:pPr>
      <w:r w:rsidRPr="00F34FDD">
        <w:rPr>
          <w:noProof/>
        </w:rPr>
        <w:lastRenderedPageBreak/>
        <w:drawing>
          <wp:inline distT="0" distB="0" distL="0" distR="0" wp14:anchorId="72B4F37D" wp14:editId="22EDF4FA">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1"/>
                    <a:stretch>
                      <a:fillRect/>
                    </a:stretch>
                  </pic:blipFill>
                  <pic:spPr>
                    <a:xfrm>
                      <a:off x="0" y="0"/>
                      <a:ext cx="3110964" cy="6815091"/>
                    </a:xfrm>
                    <a:prstGeom prst="rect">
                      <a:avLst/>
                    </a:prstGeom>
                  </pic:spPr>
                </pic:pic>
              </a:graphicData>
            </a:graphic>
          </wp:inline>
        </w:drawing>
      </w:r>
    </w:p>
    <w:p w14:paraId="51C8846E" w14:textId="77777777" w:rsidR="00217AC2" w:rsidRDefault="00217AC2" w:rsidP="00217AC2">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148D42E9" w14:textId="77777777" w:rsidR="00217AC2" w:rsidRPr="00F34FDD" w:rsidRDefault="00217AC2" w:rsidP="00217AC2">
      <w:pPr>
        <w:pStyle w:val="SMText"/>
        <w:ind w:firstLine="0"/>
      </w:pPr>
      <w:r w:rsidRPr="00F34FDD">
        <w:rPr>
          <w:noProof/>
        </w:rPr>
        <w:lastRenderedPageBreak/>
        <w:drawing>
          <wp:inline distT="0" distB="0" distL="0" distR="0" wp14:anchorId="1DDBEA52" wp14:editId="18B91AEB">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0A4C9B0C" w14:textId="77777777" w:rsidR="00217AC2" w:rsidRDefault="00217AC2" w:rsidP="00217AC2">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37E4C9E4" w14:textId="77777777" w:rsidR="00217AC2" w:rsidRDefault="00217AC2" w:rsidP="00217AC2">
      <w:r>
        <w:br w:type="page"/>
      </w:r>
    </w:p>
    <w:p w14:paraId="5F2201F3" w14:textId="77777777" w:rsidR="00217AC2" w:rsidRPr="00F34FDD" w:rsidRDefault="00217AC2" w:rsidP="00217AC2">
      <w:pPr>
        <w:pStyle w:val="SMText"/>
        <w:ind w:firstLine="0"/>
      </w:pPr>
      <w:r w:rsidRPr="00F34FDD">
        <w:rPr>
          <w:noProof/>
        </w:rPr>
        <w:lastRenderedPageBreak/>
        <w:drawing>
          <wp:inline distT="0" distB="0" distL="0" distR="0" wp14:anchorId="104A55A8" wp14:editId="0EC4CEEC">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36B1A41D" w14:textId="77777777" w:rsidR="00217AC2" w:rsidRDefault="00217AC2" w:rsidP="00217AC2">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57F1C865" w14:textId="77777777" w:rsidR="00217AC2" w:rsidRDefault="00217AC2" w:rsidP="00217AC2">
      <w:r>
        <w:br w:type="page"/>
      </w:r>
    </w:p>
    <w:p w14:paraId="71A1BF0D" w14:textId="77777777" w:rsidR="00217AC2" w:rsidRPr="00F34FDD" w:rsidRDefault="00217AC2" w:rsidP="00217AC2">
      <w:pPr>
        <w:pStyle w:val="SMText"/>
        <w:ind w:firstLine="0"/>
      </w:pPr>
      <w:r w:rsidRPr="00F34FDD">
        <w:rPr>
          <w:noProof/>
        </w:rPr>
        <w:lastRenderedPageBreak/>
        <w:drawing>
          <wp:inline distT="0" distB="0" distL="0" distR="0" wp14:anchorId="2F42F2C0" wp14:editId="36678060">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652B594B" w14:textId="77777777" w:rsidR="00217AC2" w:rsidRDefault="00217AC2" w:rsidP="00217AC2">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4B0D90F3" w14:textId="77777777" w:rsidR="00217AC2" w:rsidRDefault="00217AC2" w:rsidP="00217AC2">
      <w:r>
        <w:br w:type="page"/>
      </w:r>
    </w:p>
    <w:p w14:paraId="627E9A09" w14:textId="77777777" w:rsidR="00217AC2" w:rsidRPr="00F34FDD" w:rsidRDefault="00217AC2" w:rsidP="00217AC2">
      <w:pPr>
        <w:pStyle w:val="SMText"/>
        <w:ind w:firstLine="0"/>
      </w:pPr>
      <w:r w:rsidRPr="00F34FDD">
        <w:rPr>
          <w:noProof/>
        </w:rPr>
        <w:lastRenderedPageBreak/>
        <w:drawing>
          <wp:inline distT="0" distB="0" distL="0" distR="0" wp14:anchorId="3BB4A76F" wp14:editId="1C882EE2">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2DE82A5B" w14:textId="77777777" w:rsidR="00217AC2" w:rsidRDefault="00217AC2" w:rsidP="00217AC2">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JdFR – Juan de Fuca Ridge, GSC – Galápagos Spreading Center, EPR – East Pacific Rise. </w:t>
      </w:r>
    </w:p>
    <w:p w14:paraId="3EADABCB" w14:textId="77777777" w:rsidR="00217AC2" w:rsidRDefault="00217AC2" w:rsidP="00217AC2">
      <w:r>
        <w:br w:type="page"/>
      </w:r>
    </w:p>
    <w:p w14:paraId="27A45035" w14:textId="77777777" w:rsidR="00217AC2" w:rsidRPr="00F34FDD" w:rsidRDefault="00217AC2" w:rsidP="00217AC2">
      <w:pPr>
        <w:pStyle w:val="SMText"/>
        <w:ind w:firstLine="0"/>
      </w:pPr>
      <w:r w:rsidRPr="00F34FDD">
        <w:rPr>
          <w:noProof/>
        </w:rPr>
        <w:lastRenderedPageBreak/>
        <w:drawing>
          <wp:inline distT="0" distB="0" distL="0" distR="0" wp14:anchorId="2F7B5A9C" wp14:editId="2A4FE997">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65A5C357" w14:textId="77777777" w:rsidR="00217AC2" w:rsidRDefault="00217AC2" w:rsidP="00217AC2">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p>
    <w:p w14:paraId="2343C264" w14:textId="77777777" w:rsidR="00217AC2" w:rsidRDefault="00217AC2" w:rsidP="00217AC2">
      <w:pPr>
        <w:rPr>
          <w:lang w:val="en-GB"/>
        </w:rPr>
      </w:pPr>
      <w:r>
        <w:rPr>
          <w:lang w:val="en-GB"/>
        </w:rPr>
        <w:br w:type="page"/>
      </w:r>
    </w:p>
    <w:p w14:paraId="79852B60" w14:textId="77777777" w:rsidR="00217AC2" w:rsidRPr="00F34FDD" w:rsidRDefault="00217AC2" w:rsidP="00217AC2">
      <w:pPr>
        <w:pStyle w:val="SMText"/>
        <w:ind w:firstLine="0"/>
      </w:pPr>
      <w:r w:rsidRPr="00F34FDD">
        <w:rPr>
          <w:noProof/>
        </w:rPr>
        <w:lastRenderedPageBreak/>
        <w:drawing>
          <wp:inline distT="0" distB="0" distL="0" distR="0" wp14:anchorId="56C1144E" wp14:editId="4834D4FE">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4DDF2CC" w14:textId="77777777" w:rsidR="00217AC2" w:rsidRDefault="00217AC2" w:rsidP="00217AC2">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51B82565" w14:textId="77777777" w:rsidR="00217AC2" w:rsidRDefault="00217AC2" w:rsidP="00217AC2">
      <w:r>
        <w:br w:type="page"/>
      </w:r>
    </w:p>
    <w:p w14:paraId="207F70C1" w14:textId="77777777" w:rsidR="00217AC2" w:rsidRPr="00F34FDD" w:rsidRDefault="00217AC2" w:rsidP="00217AC2">
      <w:pPr>
        <w:pStyle w:val="SMText"/>
        <w:ind w:firstLine="0"/>
      </w:pPr>
      <w:r w:rsidRPr="00F34FDD">
        <w:rPr>
          <w:noProof/>
        </w:rPr>
        <w:lastRenderedPageBreak/>
        <w:drawing>
          <wp:inline distT="0" distB="0" distL="0" distR="0" wp14:anchorId="2DDBFA41" wp14:editId="6B1C4B41">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54156684" w14:textId="77777777" w:rsidR="00217AC2" w:rsidRDefault="00217AC2" w:rsidP="00217AC2">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540ABDF4" w14:textId="77777777" w:rsidR="00217AC2" w:rsidRDefault="00217AC2" w:rsidP="00217AC2">
      <w:r>
        <w:br w:type="page"/>
      </w:r>
    </w:p>
    <w:p w14:paraId="3B2617FA" w14:textId="77777777" w:rsidR="00217AC2" w:rsidRPr="00F34FDD" w:rsidRDefault="00217AC2" w:rsidP="00217AC2">
      <w:pPr>
        <w:pStyle w:val="SMText"/>
        <w:ind w:firstLine="0"/>
      </w:pPr>
      <w:r w:rsidRPr="00F34FDD">
        <w:rPr>
          <w:noProof/>
        </w:rPr>
        <w:lastRenderedPageBreak/>
        <w:drawing>
          <wp:inline distT="0" distB="0" distL="0" distR="0" wp14:anchorId="377FECEF" wp14:editId="41B14B17">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9"/>
                    <a:stretch>
                      <a:fillRect/>
                    </a:stretch>
                  </pic:blipFill>
                  <pic:spPr>
                    <a:xfrm>
                      <a:off x="0" y="0"/>
                      <a:ext cx="5486400" cy="4577715"/>
                    </a:xfrm>
                    <a:prstGeom prst="rect">
                      <a:avLst/>
                    </a:prstGeom>
                  </pic:spPr>
                </pic:pic>
              </a:graphicData>
            </a:graphic>
          </wp:inline>
        </w:drawing>
      </w:r>
    </w:p>
    <w:p w14:paraId="3F729F99" w14:textId="77777777" w:rsidR="00217AC2" w:rsidRDefault="00217AC2" w:rsidP="00217AC2">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2B6178E4" w14:textId="77777777" w:rsidR="00217AC2" w:rsidRDefault="00217AC2" w:rsidP="00217AC2">
      <w:r>
        <w:br w:type="page"/>
      </w:r>
    </w:p>
    <w:p w14:paraId="5567812B" w14:textId="77777777" w:rsidR="00217AC2" w:rsidRPr="00F34FDD" w:rsidRDefault="00217AC2" w:rsidP="00217AC2">
      <w:pPr>
        <w:pStyle w:val="SMText"/>
        <w:ind w:firstLine="0"/>
      </w:pPr>
      <w:r w:rsidRPr="00F34FDD">
        <w:rPr>
          <w:noProof/>
        </w:rPr>
        <w:lastRenderedPageBreak/>
        <w:drawing>
          <wp:inline distT="0" distB="0" distL="0" distR="0" wp14:anchorId="499A8905" wp14:editId="48877296">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30"/>
                    <a:stretch>
                      <a:fillRect/>
                    </a:stretch>
                  </pic:blipFill>
                  <pic:spPr>
                    <a:xfrm>
                      <a:off x="0" y="0"/>
                      <a:ext cx="5486400" cy="2299335"/>
                    </a:xfrm>
                    <a:prstGeom prst="rect">
                      <a:avLst/>
                    </a:prstGeom>
                  </pic:spPr>
                </pic:pic>
              </a:graphicData>
            </a:graphic>
          </wp:inline>
        </w:drawing>
      </w:r>
    </w:p>
    <w:p w14:paraId="7ED32D41" w14:textId="77777777" w:rsidR="00217AC2" w:rsidRPr="00F34FDD" w:rsidRDefault="00217AC2" w:rsidP="00217AC2">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067C0044" w14:textId="77777777" w:rsidR="00217AC2" w:rsidRPr="00F34FDD" w:rsidRDefault="00217AC2" w:rsidP="00217AC2">
      <w:pPr>
        <w:pStyle w:val="SMText"/>
      </w:pPr>
    </w:p>
    <w:p w14:paraId="5E22E8AC" w14:textId="77777777" w:rsidR="00217AC2" w:rsidRPr="00F34FDD" w:rsidRDefault="00217AC2" w:rsidP="00217AC2">
      <w:pPr>
        <w:pStyle w:val="SMText"/>
      </w:pPr>
    </w:p>
    <w:p w14:paraId="7C45029F" w14:textId="77777777" w:rsidR="00217AC2" w:rsidRPr="00F34FDD" w:rsidRDefault="00217AC2" w:rsidP="00217AC2">
      <w:pPr>
        <w:pStyle w:val="SMText"/>
        <w:ind w:firstLine="0"/>
      </w:pPr>
      <w:r w:rsidRPr="00F34FDD">
        <w:rPr>
          <w:noProof/>
        </w:rPr>
        <w:drawing>
          <wp:inline distT="0" distB="0" distL="0" distR="0" wp14:anchorId="0F43C24E" wp14:editId="3581EDB3">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7E827C6D" w14:textId="77777777" w:rsidR="00217AC2" w:rsidRPr="00F34FDD" w:rsidRDefault="00217AC2" w:rsidP="00217AC2">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6EEC6CBD" w14:textId="77777777" w:rsidR="00217AC2" w:rsidRPr="00F34FDD" w:rsidRDefault="00217AC2" w:rsidP="00217AC2">
      <w:pPr>
        <w:pStyle w:val="SMText"/>
        <w:ind w:firstLine="0"/>
        <w:jc w:val="both"/>
      </w:pPr>
    </w:p>
    <w:p w14:paraId="7F147456" w14:textId="77777777" w:rsidR="00217AC2" w:rsidRPr="00F34FDD" w:rsidRDefault="00217AC2" w:rsidP="00217AC2">
      <w:pPr>
        <w:pStyle w:val="SMText"/>
        <w:ind w:firstLine="0"/>
        <w:jc w:val="both"/>
      </w:pPr>
    </w:p>
    <w:p w14:paraId="4EBFF3D0" w14:textId="77777777" w:rsidR="00217AC2" w:rsidRPr="00F34FDD" w:rsidRDefault="00217AC2" w:rsidP="00217AC2">
      <w:pPr>
        <w:pStyle w:val="SMText"/>
        <w:ind w:firstLine="0"/>
        <w:jc w:val="both"/>
      </w:pPr>
    </w:p>
    <w:p w14:paraId="34F9540C" w14:textId="41289B42" w:rsidR="00217AC2" w:rsidRPr="00355362" w:rsidRDefault="00217AC2" w:rsidP="00217AC2">
      <w:pPr>
        <w:pStyle w:val="SMHeading"/>
      </w:pPr>
      <w:r>
        <w:lastRenderedPageBreak/>
        <w:t>Data S2.</w:t>
      </w:r>
      <w:r w:rsidRPr="00355362">
        <w:t xml:space="preserve"> </w:t>
      </w:r>
      <w:r>
        <w:t>(separate file)</w:t>
      </w:r>
    </w:p>
    <w:p w14:paraId="5C1A0FE6" w14:textId="77777777" w:rsidR="00217AC2" w:rsidRDefault="00217AC2" w:rsidP="00217AC2">
      <w:pPr>
        <w:pStyle w:val="SMcaption"/>
      </w:pPr>
      <w:r>
        <w:t xml:space="preserve">Fluid inclusion dataset for this study. </w:t>
      </w:r>
    </w:p>
    <w:p w14:paraId="6EE0C597" w14:textId="77777777" w:rsidR="00217AC2" w:rsidRDefault="00217AC2" w:rsidP="00217AC2">
      <w:pPr>
        <w:pStyle w:val="SMcaption"/>
      </w:pPr>
    </w:p>
    <w:p w14:paraId="4009264B" w14:textId="60D5A10F" w:rsidR="00217AC2" w:rsidRPr="00355362" w:rsidRDefault="00217AC2" w:rsidP="00217AC2">
      <w:pPr>
        <w:pStyle w:val="SMHeading"/>
      </w:pPr>
      <w:r>
        <w:t>Data S3.</w:t>
      </w:r>
      <w:r w:rsidRPr="00355362">
        <w:t xml:space="preserve"> </w:t>
      </w:r>
      <w:r>
        <w:t>(separate file)</w:t>
      </w:r>
    </w:p>
    <w:p w14:paraId="3A0EEF93" w14:textId="77777777" w:rsidR="00217AC2" w:rsidRDefault="00217AC2" w:rsidP="00217AC2">
      <w:pPr>
        <w:pStyle w:val="SMcaption"/>
      </w:pPr>
      <w:r>
        <w:t>Global melt inclusion compilation (described in previous sections).</w:t>
      </w:r>
    </w:p>
    <w:p w14:paraId="6A09BC8E" w14:textId="77777777" w:rsidR="00217AC2" w:rsidRDefault="00217AC2" w:rsidP="00217AC2">
      <w:pPr>
        <w:pStyle w:val="SOMContent"/>
        <w:spacing w:before="0"/>
      </w:pPr>
    </w:p>
    <w:p w14:paraId="129391D8" w14:textId="0DDF0F78" w:rsidR="00217AC2" w:rsidRPr="00FC03DB" w:rsidRDefault="00217AC2" w:rsidP="00217AC2">
      <w:pPr>
        <w:pStyle w:val="SMcaption"/>
        <w:rPr>
          <w:b/>
          <w:bCs/>
        </w:rPr>
      </w:pPr>
      <w:r w:rsidRPr="00FC03DB">
        <w:rPr>
          <w:b/>
          <w:bCs/>
        </w:rPr>
        <w:t xml:space="preserve">Image Compilation </w:t>
      </w:r>
      <w:r>
        <w:rPr>
          <w:b/>
          <w:bCs/>
        </w:rPr>
        <w:t>S4</w:t>
      </w:r>
      <w:r w:rsidRPr="00FC03DB">
        <w:rPr>
          <w:b/>
          <w:bCs/>
        </w:rPr>
        <w:t xml:space="preserve"> (separate file)</w:t>
      </w:r>
    </w:p>
    <w:p w14:paraId="424EC16B" w14:textId="77777777" w:rsidR="00217AC2" w:rsidRDefault="00217AC2" w:rsidP="00217AC2">
      <w:pPr>
        <w:pStyle w:val="SOMContent"/>
        <w:spacing w:before="0"/>
      </w:pPr>
    </w:p>
    <w:p w14:paraId="625EF751" w14:textId="77777777" w:rsidR="00217AC2" w:rsidRDefault="00217AC2" w:rsidP="00217AC2">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7042C945" w14:textId="77777777" w:rsidR="00217AC2" w:rsidRDefault="00217AC2" w:rsidP="00217AC2">
      <w:pPr>
        <w:pStyle w:val="SOMContent"/>
        <w:spacing w:before="0"/>
        <w:ind w:firstLine="6"/>
      </w:pPr>
    </w:p>
    <w:p w14:paraId="4D305D04" w14:textId="2FD499BD" w:rsidR="00217AC2" w:rsidRPr="00FC03DB" w:rsidRDefault="00217AC2" w:rsidP="00217AC2">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536D5385" w14:textId="77777777" w:rsidR="00217AC2" w:rsidRDefault="00217AC2" w:rsidP="00217AC2">
      <w:pPr>
        <w:pStyle w:val="SOMContent"/>
        <w:spacing w:before="0"/>
        <w:ind w:firstLine="6"/>
      </w:pPr>
    </w:p>
    <w:p w14:paraId="2429F2D4" w14:textId="77777777" w:rsidR="00217AC2" w:rsidRDefault="00217AC2" w:rsidP="00217AC2">
      <w:pPr>
        <w:pStyle w:val="SOMContent"/>
        <w:spacing w:before="0"/>
        <w:ind w:firstLine="6"/>
      </w:pPr>
      <w:r>
        <w:t xml:space="preserve">Compilation of tracking labels, email exchange with HVO personnel and editorial process. </w:t>
      </w:r>
    </w:p>
    <w:p w14:paraId="78557CDD" w14:textId="77777777" w:rsidR="00217AC2" w:rsidRPr="001265FA" w:rsidRDefault="00217AC2" w:rsidP="00217AC2">
      <w:pPr>
        <w:pStyle w:val="SMcaption"/>
        <w:rPr>
          <w:rFonts w:ascii="Myriad Pro" w:hAnsi="Myriad Pro"/>
          <w:b/>
          <w:i/>
          <w:sz w:val="22"/>
          <w:szCs w:val="22"/>
        </w:rPr>
      </w:pPr>
    </w:p>
    <w:p w14:paraId="0C094B4E" w14:textId="77777777" w:rsidR="00C63321" w:rsidRPr="00217AC2" w:rsidRDefault="00C63321" w:rsidP="00C63321">
      <w:pPr>
        <w:pStyle w:val="Text"/>
        <w:ind w:firstLine="0"/>
        <w:jc w:val="both"/>
        <w:rPr>
          <w:bCs/>
        </w:rPr>
      </w:pPr>
    </w:p>
    <w:p w14:paraId="653D3184" w14:textId="31B58549" w:rsidR="00C63321" w:rsidRPr="007B522C" w:rsidRDefault="00C63321" w:rsidP="00C63321">
      <w:pPr>
        <w:pStyle w:val="Heading-Main"/>
        <w:jc w:val="both"/>
      </w:pPr>
      <w:r>
        <w:rPr>
          <w:b w:val="0"/>
        </w:rPr>
        <w:t>7. References</w:t>
      </w:r>
    </w:p>
    <w:p w14:paraId="740099A3" w14:textId="77777777" w:rsidR="00C63321" w:rsidRDefault="00C63321" w:rsidP="00C63321">
      <w:pPr>
        <w:pStyle w:val="Bibliography"/>
        <w:rPr>
          <w:rFonts w:eastAsia="Times New Roman"/>
          <w:b/>
          <w:bCs/>
          <w:color w:val="262626"/>
          <w:sz w:val="24"/>
          <w:szCs w:val="24"/>
        </w:rPr>
      </w:pPr>
    </w:p>
    <w:p w14:paraId="0F06FB50" w14:textId="77777777" w:rsidR="00217AC2" w:rsidRPr="00217AC2" w:rsidRDefault="00C63321" w:rsidP="00217AC2">
      <w:pPr>
        <w:pStyle w:val="Bibliography"/>
        <w:rPr>
          <w:sz w:val="24"/>
        </w:rPr>
      </w:pPr>
      <w:r>
        <w:rPr>
          <w:rFonts w:eastAsia="Times New Roman"/>
          <w:b/>
          <w:bCs/>
          <w:color w:val="262626"/>
          <w:sz w:val="24"/>
          <w:szCs w:val="24"/>
        </w:rPr>
        <w:fldChar w:fldCharType="begin"/>
      </w:r>
      <w:r w:rsidR="00217AC2">
        <w:rPr>
          <w:rFonts w:eastAsia="Times New Roman"/>
          <w:b/>
          <w:bCs/>
          <w:color w:val="262626"/>
          <w:sz w:val="24"/>
          <w:szCs w:val="24"/>
        </w:rPr>
        <w:instrText xml:space="preserve"> ADDIN ZOTERO_BIBL {"uncited":[],"omitted":[],"custom":[]} CSL_BIBLIOGRAPHY </w:instrText>
      </w:r>
      <w:r>
        <w:rPr>
          <w:rFonts w:eastAsia="Times New Roman"/>
          <w:b/>
          <w:bCs/>
          <w:color w:val="262626"/>
          <w:sz w:val="24"/>
          <w:szCs w:val="24"/>
        </w:rPr>
        <w:fldChar w:fldCharType="separate"/>
      </w:r>
      <w:r w:rsidR="00217AC2" w:rsidRPr="00217AC2">
        <w:rPr>
          <w:sz w:val="24"/>
        </w:rPr>
        <w:t xml:space="preserve">Allison, Chelsea M., Roggensack, K., &amp; Clarke, A. B. (2021). Highly explosive basaltic eruptions driven by CO2 exsolution. </w:t>
      </w:r>
      <w:r w:rsidR="00217AC2" w:rsidRPr="00217AC2">
        <w:rPr>
          <w:i/>
          <w:iCs/>
          <w:sz w:val="24"/>
        </w:rPr>
        <w:t>Nature Communications</w:t>
      </w:r>
      <w:r w:rsidR="00217AC2" w:rsidRPr="00217AC2">
        <w:rPr>
          <w:sz w:val="24"/>
        </w:rPr>
        <w:t xml:space="preserve">, </w:t>
      </w:r>
      <w:r w:rsidR="00217AC2" w:rsidRPr="00217AC2">
        <w:rPr>
          <w:i/>
          <w:iCs/>
          <w:sz w:val="24"/>
        </w:rPr>
        <w:t>12</w:t>
      </w:r>
      <w:r w:rsidR="00217AC2" w:rsidRPr="00217AC2">
        <w:rPr>
          <w:sz w:val="24"/>
        </w:rPr>
        <w:t>(1), 217. https://doi.org/10.1038/s41467-020-20354-2</w:t>
      </w:r>
    </w:p>
    <w:p w14:paraId="19E3E250" w14:textId="77777777" w:rsidR="00217AC2" w:rsidRPr="00217AC2" w:rsidRDefault="00217AC2" w:rsidP="00217AC2">
      <w:pPr>
        <w:pStyle w:val="Bibliography"/>
        <w:rPr>
          <w:sz w:val="24"/>
        </w:rPr>
      </w:pPr>
      <w:r w:rsidRPr="00217AC2">
        <w:rPr>
          <w:sz w:val="24"/>
        </w:rPr>
        <w:t xml:space="preserve">Allison, Chelsea Maria. (2018). </w:t>
      </w:r>
      <w:r w:rsidRPr="00217AC2">
        <w:rPr>
          <w:i/>
          <w:iCs/>
          <w:sz w:val="24"/>
        </w:rPr>
        <w:t>Highly explosive mafic volcanism: the role of volatiles</w:t>
      </w:r>
      <w:r w:rsidRPr="00217AC2">
        <w:rPr>
          <w:sz w:val="24"/>
        </w:rPr>
        <w:t>. Arizona State University.</w:t>
      </w:r>
    </w:p>
    <w:p w14:paraId="566DDE05" w14:textId="77777777" w:rsidR="00217AC2" w:rsidRPr="00217AC2" w:rsidRDefault="00217AC2" w:rsidP="00217AC2">
      <w:pPr>
        <w:pStyle w:val="Bibliography"/>
        <w:rPr>
          <w:sz w:val="24"/>
        </w:rPr>
      </w:pPr>
      <w:r w:rsidRPr="00217AC2">
        <w:rPr>
          <w:sz w:val="24"/>
        </w:rPr>
        <w:t xml:space="preserve">Anderson, A. T., &amp; Brown, G. G. (1993). CO2 contents and formation pressures of some Kilauean melt inclusions. </w:t>
      </w:r>
      <w:r w:rsidRPr="00217AC2">
        <w:rPr>
          <w:i/>
          <w:iCs/>
          <w:sz w:val="24"/>
        </w:rPr>
        <w:t>American Mineralogist</w:t>
      </w:r>
      <w:r w:rsidRPr="00217AC2">
        <w:rPr>
          <w:sz w:val="24"/>
        </w:rPr>
        <w:t xml:space="preserve">, </w:t>
      </w:r>
      <w:r w:rsidRPr="00217AC2">
        <w:rPr>
          <w:i/>
          <w:iCs/>
          <w:sz w:val="24"/>
        </w:rPr>
        <w:t>78</w:t>
      </w:r>
      <w:r w:rsidRPr="00217AC2">
        <w:rPr>
          <w:sz w:val="24"/>
        </w:rPr>
        <w:t>(7–8), 794–803.</w:t>
      </w:r>
    </w:p>
    <w:p w14:paraId="4FEB402E" w14:textId="77777777" w:rsidR="00217AC2" w:rsidRPr="00217AC2" w:rsidRDefault="00217AC2" w:rsidP="00217AC2">
      <w:pPr>
        <w:pStyle w:val="Bibliography"/>
        <w:rPr>
          <w:sz w:val="24"/>
        </w:rPr>
      </w:pPr>
      <w:r w:rsidRPr="00217AC2">
        <w:rPr>
          <w:sz w:val="24"/>
        </w:rPr>
        <w:t xml:space="preserve">Anderson, K. R., &amp; Poland, M. P. (2016). Bayesian estimation of magma supply, storage, and eruption rates using a multiphysical volcano model: Kīlauea Volcano, 2000–2012. </w:t>
      </w:r>
      <w:r w:rsidRPr="00217AC2">
        <w:rPr>
          <w:i/>
          <w:iCs/>
          <w:sz w:val="24"/>
        </w:rPr>
        <w:t>Earth and Planetary Science Letters</w:t>
      </w:r>
      <w:r w:rsidRPr="00217AC2">
        <w:rPr>
          <w:sz w:val="24"/>
        </w:rPr>
        <w:t xml:space="preserve">, </w:t>
      </w:r>
      <w:r w:rsidRPr="00217AC2">
        <w:rPr>
          <w:i/>
          <w:iCs/>
          <w:sz w:val="24"/>
        </w:rPr>
        <w:t>447</w:t>
      </w:r>
      <w:r w:rsidRPr="00217AC2">
        <w:rPr>
          <w:sz w:val="24"/>
        </w:rPr>
        <w:t>, 161–171. https://doi.org/10.1016/j.epsl.2016.04.029</w:t>
      </w:r>
    </w:p>
    <w:p w14:paraId="0F0A00CD" w14:textId="77777777" w:rsidR="00217AC2" w:rsidRPr="00217AC2" w:rsidRDefault="00217AC2" w:rsidP="00217AC2">
      <w:pPr>
        <w:pStyle w:val="Bibliography"/>
        <w:rPr>
          <w:sz w:val="24"/>
        </w:rPr>
      </w:pPr>
      <w:r w:rsidRPr="00217AC2">
        <w:rPr>
          <w:sz w:val="24"/>
        </w:rPr>
        <w:lastRenderedPageBreak/>
        <w:t xml:space="preserve">Anderson, K. R., Johanson, I. A., Patrick, M. R., Gu, M., Segall, P., Poland, M. P., et al. (2019). Magma reservoir failure and the onset of caldera collapse at Kīlauea Volcano in 2018. </w:t>
      </w:r>
      <w:r w:rsidRPr="00217AC2">
        <w:rPr>
          <w:i/>
          <w:iCs/>
          <w:sz w:val="24"/>
        </w:rPr>
        <w:t>Science</w:t>
      </w:r>
      <w:r w:rsidRPr="00217AC2">
        <w:rPr>
          <w:sz w:val="24"/>
        </w:rPr>
        <w:t xml:space="preserve">, </w:t>
      </w:r>
      <w:r w:rsidRPr="00217AC2">
        <w:rPr>
          <w:i/>
          <w:iCs/>
          <w:sz w:val="24"/>
        </w:rPr>
        <w:t>366</w:t>
      </w:r>
      <w:r w:rsidRPr="00217AC2">
        <w:rPr>
          <w:sz w:val="24"/>
        </w:rPr>
        <w:t>(6470), eaaz1822. https://doi.org/10.1126/science.aaz1822</w:t>
      </w:r>
    </w:p>
    <w:p w14:paraId="0DCD7505" w14:textId="77777777" w:rsidR="00217AC2" w:rsidRPr="00217AC2" w:rsidRDefault="00217AC2" w:rsidP="00217AC2">
      <w:pPr>
        <w:pStyle w:val="Bibliography"/>
        <w:rPr>
          <w:sz w:val="24"/>
        </w:rPr>
      </w:pPr>
      <w:r w:rsidRPr="00217AC2">
        <w:rPr>
          <w:sz w:val="24"/>
        </w:rPr>
        <w:t>Andrews, B. J., Befus, K. S., Blatter, D. L., Coombs, M. L., deGraffenried, R., Hammer, J. E., et al. (2019). Rapid experimental determination of magmatic phase equilibria: coordinating a volcanic crisis response protocol. Presented at the AGU Fall Meeting 2019, AGU. Retrieved from https://agu.confex.com/agu/fm19/meetingapp.cgi/Paper/517722</w:t>
      </w:r>
    </w:p>
    <w:p w14:paraId="1E0EEB4E" w14:textId="77777777" w:rsidR="00217AC2" w:rsidRPr="00217AC2" w:rsidRDefault="00217AC2" w:rsidP="00217AC2">
      <w:pPr>
        <w:pStyle w:val="Bibliography"/>
        <w:rPr>
          <w:sz w:val="24"/>
        </w:rPr>
      </w:pPr>
      <w:r w:rsidRPr="00217AC2">
        <w:rPr>
          <w:sz w:val="24"/>
        </w:rPr>
        <w:t xml:space="preserve">Armstrong, J. T. (1988). Accurate quantitative analysis of oxygen and nitrogen with a W/Si multilayer crystal. </w:t>
      </w:r>
      <w:r w:rsidRPr="00217AC2">
        <w:rPr>
          <w:i/>
          <w:iCs/>
          <w:sz w:val="24"/>
        </w:rPr>
        <w:t>Microbeam Analysis</w:t>
      </w:r>
      <w:r w:rsidRPr="00217AC2">
        <w:rPr>
          <w:sz w:val="24"/>
        </w:rPr>
        <w:t>, 301–304.</w:t>
      </w:r>
    </w:p>
    <w:p w14:paraId="3D65C270" w14:textId="77777777" w:rsidR="00217AC2" w:rsidRPr="00217AC2" w:rsidRDefault="00217AC2" w:rsidP="00217AC2">
      <w:pPr>
        <w:pStyle w:val="Bibliography"/>
        <w:rPr>
          <w:sz w:val="24"/>
        </w:rPr>
      </w:pPr>
      <w:r w:rsidRPr="00217AC2">
        <w:rPr>
          <w:sz w:val="24"/>
        </w:rPr>
        <w:t xml:space="preserve">Aster, E. M., Wallace, P. J., Moore, L. R., Watkins, J., Gazel, E., &amp; Bodnar, R. J. (2016). Reconstructing CO2 concentrations in basaltic melt inclusions using Raman analysis of vapor bubbles. </w:t>
      </w:r>
      <w:r w:rsidRPr="00217AC2">
        <w:rPr>
          <w:i/>
          <w:iCs/>
          <w:sz w:val="24"/>
        </w:rPr>
        <w:t>Journal of Volcanology and Geothermal Research</w:t>
      </w:r>
      <w:r w:rsidRPr="00217AC2">
        <w:rPr>
          <w:sz w:val="24"/>
        </w:rPr>
        <w:t xml:space="preserve">, </w:t>
      </w:r>
      <w:r w:rsidRPr="00217AC2">
        <w:rPr>
          <w:i/>
          <w:iCs/>
          <w:sz w:val="24"/>
        </w:rPr>
        <w:t>323</w:t>
      </w:r>
      <w:r w:rsidRPr="00217AC2">
        <w:rPr>
          <w:sz w:val="24"/>
        </w:rPr>
        <w:t>, 148–162. https://doi.org/10.1016/j.jvolgeores.2016.04.028</w:t>
      </w:r>
    </w:p>
    <w:p w14:paraId="03E117E3" w14:textId="77777777" w:rsidR="00217AC2" w:rsidRPr="00217AC2" w:rsidRDefault="00217AC2" w:rsidP="00217AC2">
      <w:pPr>
        <w:pStyle w:val="Bibliography"/>
        <w:rPr>
          <w:sz w:val="24"/>
        </w:rPr>
      </w:pPr>
      <w:r w:rsidRPr="00217AC2">
        <w:rPr>
          <w:sz w:val="24"/>
        </w:rPr>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217AC2">
        <w:rPr>
          <w:i/>
          <w:iCs/>
          <w:sz w:val="24"/>
        </w:rPr>
        <w:t>Contributions to Mineralogy and Petrology</w:t>
      </w:r>
      <w:r w:rsidRPr="00217AC2">
        <w:rPr>
          <w:sz w:val="24"/>
        </w:rPr>
        <w:t xml:space="preserve">, </w:t>
      </w:r>
      <w:r w:rsidRPr="00217AC2">
        <w:rPr>
          <w:i/>
          <w:iCs/>
          <w:sz w:val="24"/>
        </w:rPr>
        <w:t>157</w:t>
      </w:r>
      <w:r w:rsidRPr="00217AC2">
        <w:rPr>
          <w:sz w:val="24"/>
        </w:rPr>
        <w:t>(2), 209–230. https://doi.org/10.1007/s00410-008-0330-0</w:t>
      </w:r>
    </w:p>
    <w:p w14:paraId="6D5E00BB" w14:textId="77777777" w:rsidR="00217AC2" w:rsidRPr="00217AC2" w:rsidRDefault="00217AC2" w:rsidP="00217AC2">
      <w:pPr>
        <w:pStyle w:val="Bibliography"/>
        <w:rPr>
          <w:sz w:val="24"/>
        </w:rPr>
      </w:pPr>
      <w:r w:rsidRPr="00217AC2">
        <w:rPr>
          <w:sz w:val="24"/>
        </w:rPr>
        <w:t xml:space="preserve">Baker, S., &amp; Amelung, F. (2012). Top-down inflation and deflation at the summit of Kīlauea Volcano, Hawai‘i observed with InSAR. </w:t>
      </w:r>
      <w:r w:rsidRPr="00217AC2">
        <w:rPr>
          <w:i/>
          <w:iCs/>
          <w:sz w:val="24"/>
        </w:rPr>
        <w:t>Journal of Geophysical Research: Solid Earth</w:t>
      </w:r>
      <w:r w:rsidRPr="00217AC2">
        <w:rPr>
          <w:sz w:val="24"/>
        </w:rPr>
        <w:t xml:space="preserve">, </w:t>
      </w:r>
      <w:r w:rsidRPr="00217AC2">
        <w:rPr>
          <w:i/>
          <w:iCs/>
          <w:sz w:val="24"/>
        </w:rPr>
        <w:t>117</w:t>
      </w:r>
      <w:r w:rsidRPr="00217AC2">
        <w:rPr>
          <w:sz w:val="24"/>
        </w:rPr>
        <w:t>(B12). https://doi.org/10.1029/2011JB009123</w:t>
      </w:r>
    </w:p>
    <w:p w14:paraId="4A4EF8A6" w14:textId="77777777" w:rsidR="00217AC2" w:rsidRPr="00217AC2" w:rsidRDefault="00217AC2" w:rsidP="00217AC2">
      <w:pPr>
        <w:pStyle w:val="Bibliography"/>
        <w:rPr>
          <w:sz w:val="24"/>
        </w:rPr>
      </w:pPr>
      <w:r w:rsidRPr="00217AC2">
        <w:rPr>
          <w:sz w:val="24"/>
        </w:rPr>
        <w:t xml:space="preserve">Bali, E., Hartley, M. E., Halldórsson, S. A., Gudfinnsson, G. H., &amp; Jakobsson, S. (2018). Melt inclusion constraints on volatile systematics and degassing history of the 2014–2015 </w:t>
      </w:r>
      <w:r w:rsidRPr="00217AC2">
        <w:rPr>
          <w:sz w:val="24"/>
        </w:rPr>
        <w:lastRenderedPageBreak/>
        <w:t xml:space="preserve">Holuhraun eruption, Iceland. </w:t>
      </w:r>
      <w:r w:rsidRPr="00217AC2">
        <w:rPr>
          <w:i/>
          <w:iCs/>
          <w:sz w:val="24"/>
        </w:rPr>
        <w:t>Contributions to Mineralogy and Petrology</w:t>
      </w:r>
      <w:r w:rsidRPr="00217AC2">
        <w:rPr>
          <w:sz w:val="24"/>
        </w:rPr>
        <w:t xml:space="preserve">, </w:t>
      </w:r>
      <w:r w:rsidRPr="00217AC2">
        <w:rPr>
          <w:i/>
          <w:iCs/>
          <w:sz w:val="24"/>
        </w:rPr>
        <w:t>173</w:t>
      </w:r>
      <w:r w:rsidRPr="00217AC2">
        <w:rPr>
          <w:sz w:val="24"/>
        </w:rPr>
        <w:t>(2), 9. https://doi.org/10.1007/s00410-017-1434-1</w:t>
      </w:r>
    </w:p>
    <w:p w14:paraId="52A5D5BD" w14:textId="77777777" w:rsidR="00217AC2" w:rsidRPr="00217AC2" w:rsidRDefault="00217AC2" w:rsidP="00217AC2">
      <w:pPr>
        <w:pStyle w:val="Bibliography"/>
        <w:rPr>
          <w:sz w:val="24"/>
        </w:rPr>
      </w:pPr>
      <w:r w:rsidRPr="00217AC2">
        <w:rPr>
          <w:sz w:val="24"/>
        </w:rPr>
        <w:t xml:space="preserve">Beattie, P. (1993). Olivine-melt and orthopyroxene-melt equilibria. </w:t>
      </w:r>
      <w:r w:rsidRPr="00217AC2">
        <w:rPr>
          <w:i/>
          <w:iCs/>
          <w:sz w:val="24"/>
        </w:rPr>
        <w:t>Contributions to Mineralogy and Petrology</w:t>
      </w:r>
      <w:r w:rsidRPr="00217AC2">
        <w:rPr>
          <w:sz w:val="24"/>
        </w:rPr>
        <w:t xml:space="preserve">, </w:t>
      </w:r>
      <w:r w:rsidRPr="00217AC2">
        <w:rPr>
          <w:i/>
          <w:iCs/>
          <w:sz w:val="24"/>
        </w:rPr>
        <w:t>115</w:t>
      </w:r>
      <w:r w:rsidRPr="00217AC2">
        <w:rPr>
          <w:sz w:val="24"/>
        </w:rPr>
        <w:t>(1), 103–111. https://doi.org/10.1007/BF00712982</w:t>
      </w:r>
    </w:p>
    <w:p w14:paraId="3F05A0E8" w14:textId="77777777" w:rsidR="00217AC2" w:rsidRPr="00217AC2" w:rsidRDefault="00217AC2" w:rsidP="00217AC2">
      <w:pPr>
        <w:pStyle w:val="Bibliography"/>
        <w:rPr>
          <w:sz w:val="24"/>
        </w:rPr>
      </w:pPr>
      <w:r w:rsidRPr="00217AC2">
        <w:rPr>
          <w:sz w:val="24"/>
        </w:rPr>
        <w:t xml:space="preserve">Benjamin, E. R., Plank, T., Wade, J. A., Kelley, K. A., Hauri, E. H., &amp; Alvarado, G. E. (2007). High water contents in basaltic magmas from Irazú Volcano, Costa Rica. </w:t>
      </w:r>
      <w:r w:rsidRPr="00217AC2">
        <w:rPr>
          <w:i/>
          <w:iCs/>
          <w:sz w:val="24"/>
        </w:rPr>
        <w:t>Journal of Volcanology and Geothermal Research</w:t>
      </w:r>
      <w:r w:rsidRPr="00217AC2">
        <w:rPr>
          <w:sz w:val="24"/>
        </w:rPr>
        <w:t xml:space="preserve">, </w:t>
      </w:r>
      <w:r w:rsidRPr="00217AC2">
        <w:rPr>
          <w:i/>
          <w:iCs/>
          <w:sz w:val="24"/>
        </w:rPr>
        <w:t>168</w:t>
      </w:r>
      <w:r w:rsidRPr="00217AC2">
        <w:rPr>
          <w:sz w:val="24"/>
        </w:rPr>
        <w:t>(1), 68–92. https://doi.org/10.1016/j.jvolgeores.2007.08.008</w:t>
      </w:r>
    </w:p>
    <w:p w14:paraId="55FAB7AD" w14:textId="77777777" w:rsidR="00217AC2" w:rsidRPr="00217AC2" w:rsidRDefault="00217AC2" w:rsidP="00217AC2">
      <w:pPr>
        <w:pStyle w:val="Bibliography"/>
        <w:rPr>
          <w:sz w:val="24"/>
        </w:rPr>
      </w:pPr>
      <w:r w:rsidRPr="00217AC2">
        <w:rPr>
          <w:sz w:val="24"/>
          <w:lang w:val="fr-CH"/>
        </w:rPr>
        <w:t xml:space="preserve">Bennett, E. N., Jenner, F. E., Millet, M.-A., Cashman, K. V., &amp; Lissenberg, C. J. (2019). </w:t>
      </w:r>
      <w:r w:rsidRPr="00217AC2">
        <w:rPr>
          <w:sz w:val="24"/>
        </w:rPr>
        <w:t xml:space="preserve">Deep roots for mid-ocean-ridge volcanoes revealed by plagioclase-hosted melt inclusions. </w:t>
      </w:r>
      <w:r w:rsidRPr="00217AC2">
        <w:rPr>
          <w:i/>
          <w:iCs/>
          <w:sz w:val="24"/>
        </w:rPr>
        <w:t>Nature</w:t>
      </w:r>
      <w:r w:rsidRPr="00217AC2">
        <w:rPr>
          <w:sz w:val="24"/>
        </w:rPr>
        <w:t xml:space="preserve">, </w:t>
      </w:r>
      <w:r w:rsidRPr="00217AC2">
        <w:rPr>
          <w:i/>
          <w:iCs/>
          <w:sz w:val="24"/>
        </w:rPr>
        <w:t>572</w:t>
      </w:r>
      <w:r w:rsidRPr="00217AC2">
        <w:rPr>
          <w:sz w:val="24"/>
        </w:rPr>
        <w:t>(7768), 235–239. https://doi.org/10.1038/s41586-019-1448-0</w:t>
      </w:r>
    </w:p>
    <w:p w14:paraId="0E65480F" w14:textId="77777777" w:rsidR="00217AC2" w:rsidRPr="00217AC2" w:rsidRDefault="00217AC2" w:rsidP="00217AC2">
      <w:pPr>
        <w:pStyle w:val="Bibliography"/>
        <w:rPr>
          <w:sz w:val="24"/>
        </w:rPr>
      </w:pPr>
      <w:r w:rsidRPr="00217AC2">
        <w:rPr>
          <w:sz w:val="24"/>
        </w:rPr>
        <w:t xml:space="preserve">Berlo, K., Stix, J., Roggensack, K., &amp; Ghaleb, B. (2012). A tale of two magmas, Fuego, Guatemala. </w:t>
      </w:r>
      <w:r w:rsidRPr="00217AC2">
        <w:rPr>
          <w:i/>
          <w:iCs/>
          <w:sz w:val="24"/>
        </w:rPr>
        <w:t>Bulletin of Volcanology</w:t>
      </w:r>
      <w:r w:rsidRPr="00217AC2">
        <w:rPr>
          <w:sz w:val="24"/>
        </w:rPr>
        <w:t xml:space="preserve">, </w:t>
      </w:r>
      <w:r w:rsidRPr="00217AC2">
        <w:rPr>
          <w:i/>
          <w:iCs/>
          <w:sz w:val="24"/>
        </w:rPr>
        <w:t>74</w:t>
      </w:r>
      <w:r w:rsidRPr="00217AC2">
        <w:rPr>
          <w:sz w:val="24"/>
        </w:rPr>
        <w:t>(2), 377–390. https://doi.org/10.1007/s00445-011-0530-8</w:t>
      </w:r>
    </w:p>
    <w:p w14:paraId="5E8A239D" w14:textId="77777777" w:rsidR="00217AC2" w:rsidRPr="00217AC2" w:rsidRDefault="00217AC2" w:rsidP="00217AC2">
      <w:pPr>
        <w:pStyle w:val="Bibliography"/>
        <w:rPr>
          <w:sz w:val="24"/>
        </w:rPr>
      </w:pPr>
      <w:r w:rsidRPr="00217AC2">
        <w:rPr>
          <w:sz w:val="24"/>
        </w:rPr>
        <w:t xml:space="preserve">Bouvet de Maisonneuve, C., Dungan, M. A., Bachmann, O., &amp; Burgisser, A. (2012). Insights into shallow magma storage and crystallization at Volcán Llaima (Andean Southern Volcanic Zone, Chile). </w:t>
      </w:r>
      <w:r w:rsidRPr="00217AC2">
        <w:rPr>
          <w:i/>
          <w:iCs/>
          <w:sz w:val="24"/>
        </w:rPr>
        <w:t>Journal of Volcanology and Geothermal Research</w:t>
      </w:r>
      <w:r w:rsidRPr="00217AC2">
        <w:rPr>
          <w:sz w:val="24"/>
        </w:rPr>
        <w:t xml:space="preserve">, </w:t>
      </w:r>
      <w:r w:rsidRPr="00217AC2">
        <w:rPr>
          <w:i/>
          <w:iCs/>
          <w:sz w:val="24"/>
        </w:rPr>
        <w:t>211–212</w:t>
      </w:r>
      <w:r w:rsidRPr="00217AC2">
        <w:rPr>
          <w:sz w:val="24"/>
        </w:rPr>
        <w:t>, 76–91. https://doi.org/10.1016/j.jvolgeores.2011.09.010</w:t>
      </w:r>
    </w:p>
    <w:p w14:paraId="748538C4" w14:textId="77777777" w:rsidR="00217AC2" w:rsidRPr="00217AC2" w:rsidRDefault="00217AC2" w:rsidP="00217AC2">
      <w:pPr>
        <w:pStyle w:val="Bibliography"/>
        <w:rPr>
          <w:sz w:val="24"/>
        </w:rPr>
      </w:pPr>
      <w:r w:rsidRPr="00217AC2">
        <w:rPr>
          <w:sz w:val="24"/>
        </w:rPr>
        <w:t xml:space="preserve">Brounce, M. N., Kelley, K. A., &amp; Cottrell, E. (2014). Variations in Fe3+/∑Fe of Mariana Arc Basalts and Mantle Wedge fO2. </w:t>
      </w:r>
      <w:r w:rsidRPr="00217AC2">
        <w:rPr>
          <w:i/>
          <w:iCs/>
          <w:sz w:val="24"/>
        </w:rPr>
        <w:t>Journal of Petrology</w:t>
      </w:r>
      <w:r w:rsidRPr="00217AC2">
        <w:rPr>
          <w:sz w:val="24"/>
        </w:rPr>
        <w:t xml:space="preserve">, </w:t>
      </w:r>
      <w:r w:rsidRPr="00217AC2">
        <w:rPr>
          <w:i/>
          <w:iCs/>
          <w:sz w:val="24"/>
        </w:rPr>
        <w:t>55</w:t>
      </w:r>
      <w:r w:rsidRPr="00217AC2">
        <w:rPr>
          <w:sz w:val="24"/>
        </w:rPr>
        <w:t>(12), 2513–2536. https://doi.org/10.1093/petrology/egu065</w:t>
      </w:r>
    </w:p>
    <w:p w14:paraId="35DFA546" w14:textId="77777777" w:rsidR="00217AC2" w:rsidRPr="00217AC2" w:rsidRDefault="00217AC2" w:rsidP="00217AC2">
      <w:pPr>
        <w:pStyle w:val="Bibliography"/>
        <w:rPr>
          <w:sz w:val="24"/>
        </w:rPr>
      </w:pPr>
      <w:r w:rsidRPr="00217AC2">
        <w:rPr>
          <w:sz w:val="24"/>
        </w:rPr>
        <w:lastRenderedPageBreak/>
        <w:t xml:space="preserve">Cassidy, M., Edmonds, M., Watt, S. F. L., Palmer, M. R., &amp; Gernon, T. M. (2015). Origin of Basalts by Hybridization in Andesite-dominated Arcs. </w:t>
      </w:r>
      <w:r w:rsidRPr="00217AC2">
        <w:rPr>
          <w:i/>
          <w:iCs/>
          <w:sz w:val="24"/>
        </w:rPr>
        <w:t>Journal of Petrology</w:t>
      </w:r>
      <w:r w:rsidRPr="00217AC2">
        <w:rPr>
          <w:sz w:val="24"/>
        </w:rPr>
        <w:t xml:space="preserve">, </w:t>
      </w:r>
      <w:r w:rsidRPr="00217AC2">
        <w:rPr>
          <w:i/>
          <w:iCs/>
          <w:sz w:val="24"/>
        </w:rPr>
        <w:t>56</w:t>
      </w:r>
      <w:r w:rsidRPr="00217AC2">
        <w:rPr>
          <w:sz w:val="24"/>
        </w:rPr>
        <w:t>(2), 325–346. https://doi.org/10.1093/petrology/egv002</w:t>
      </w:r>
    </w:p>
    <w:p w14:paraId="5FD441D3" w14:textId="77777777" w:rsidR="00217AC2" w:rsidRPr="00217AC2" w:rsidRDefault="00217AC2" w:rsidP="00217AC2">
      <w:pPr>
        <w:pStyle w:val="Bibliography"/>
        <w:rPr>
          <w:sz w:val="24"/>
        </w:rPr>
      </w:pPr>
      <w:r w:rsidRPr="00217AC2">
        <w:rPr>
          <w:sz w:val="24"/>
        </w:rPr>
        <w:t xml:space="preserve">Cervantes, P., &amp; Wallace, P. (2003). Magma degassing and basaltic eruption styles: a case study of </w:t>
      </w:r>
      <w:r w:rsidRPr="00217AC2">
        <w:rPr>
          <w:rFonts w:ascii="Cambria Math" w:hAnsi="Cambria Math" w:cs="Cambria Math"/>
          <w:sz w:val="24"/>
        </w:rPr>
        <w:t>∼</w:t>
      </w:r>
      <w:r w:rsidRPr="00217AC2">
        <w:rPr>
          <w:sz w:val="24"/>
        </w:rPr>
        <w:t xml:space="preserve">2000 year BP Xitle volcano in central Mexico. </w:t>
      </w:r>
      <w:r w:rsidRPr="00217AC2">
        <w:rPr>
          <w:i/>
          <w:iCs/>
          <w:sz w:val="24"/>
        </w:rPr>
        <w:t>Journal of Volcanology and Geothermal Research</w:t>
      </w:r>
      <w:r w:rsidRPr="00217AC2">
        <w:rPr>
          <w:sz w:val="24"/>
        </w:rPr>
        <w:t xml:space="preserve">, </w:t>
      </w:r>
      <w:r w:rsidRPr="00217AC2">
        <w:rPr>
          <w:i/>
          <w:iCs/>
          <w:sz w:val="24"/>
        </w:rPr>
        <w:t>120</w:t>
      </w:r>
      <w:r w:rsidRPr="00217AC2">
        <w:rPr>
          <w:sz w:val="24"/>
        </w:rPr>
        <w:t>(3), 249–270. https://doi.org/10.1016/S0377-0273(02)00401-8</w:t>
      </w:r>
    </w:p>
    <w:p w14:paraId="6CEE1BDC" w14:textId="77777777" w:rsidR="00217AC2" w:rsidRPr="00217AC2" w:rsidRDefault="00217AC2" w:rsidP="00217AC2">
      <w:pPr>
        <w:pStyle w:val="Bibliography"/>
        <w:rPr>
          <w:sz w:val="24"/>
        </w:rPr>
      </w:pPr>
      <w:r w:rsidRPr="00217AC2">
        <w:rPr>
          <w:sz w:val="24"/>
        </w:rPr>
        <w:t xml:space="preserve">Colman, A., Sinton, J. M., &amp; Wanless, V. D. (2015). Constraints from melt inclusions on depths of magma residence at intermediate magma supply along the Galápagos Spreading Center. </w:t>
      </w:r>
      <w:r w:rsidRPr="00217AC2">
        <w:rPr>
          <w:i/>
          <w:iCs/>
          <w:sz w:val="24"/>
        </w:rPr>
        <w:t>Earth and Planetary Science Letters</w:t>
      </w:r>
      <w:r w:rsidRPr="00217AC2">
        <w:rPr>
          <w:sz w:val="24"/>
        </w:rPr>
        <w:t xml:space="preserve">, </w:t>
      </w:r>
      <w:r w:rsidRPr="00217AC2">
        <w:rPr>
          <w:i/>
          <w:iCs/>
          <w:sz w:val="24"/>
        </w:rPr>
        <w:t>412</w:t>
      </w:r>
      <w:r w:rsidRPr="00217AC2">
        <w:rPr>
          <w:sz w:val="24"/>
        </w:rPr>
        <w:t>, 122–131. https://doi.org/10.1016/j.epsl.2014.12.007</w:t>
      </w:r>
    </w:p>
    <w:p w14:paraId="05AFA975" w14:textId="77777777" w:rsidR="00217AC2" w:rsidRPr="00217AC2" w:rsidRDefault="00217AC2" w:rsidP="00217AC2">
      <w:pPr>
        <w:pStyle w:val="Bibliography"/>
        <w:rPr>
          <w:sz w:val="24"/>
        </w:rPr>
      </w:pPr>
      <w:r w:rsidRPr="00217AC2">
        <w:rPr>
          <w:sz w:val="24"/>
        </w:rPr>
        <w:t xml:space="preserve">Cooper, K. M., Anderson, K., Cashman, K., Coombs, M., Dietterich, H., Fischer, T., et al. (2023). Coordinating science during an eruption: lessons from the 2020–2021 Kīlauea volcanic eruption. </w:t>
      </w:r>
      <w:r w:rsidRPr="00217AC2">
        <w:rPr>
          <w:i/>
          <w:iCs/>
          <w:sz w:val="24"/>
        </w:rPr>
        <w:t>Bulletin of Volcanology</w:t>
      </w:r>
      <w:r w:rsidRPr="00217AC2">
        <w:rPr>
          <w:sz w:val="24"/>
        </w:rPr>
        <w:t xml:space="preserve">, </w:t>
      </w:r>
      <w:r w:rsidRPr="00217AC2">
        <w:rPr>
          <w:i/>
          <w:iCs/>
          <w:sz w:val="24"/>
        </w:rPr>
        <w:t>85</w:t>
      </w:r>
      <w:r w:rsidRPr="00217AC2">
        <w:rPr>
          <w:sz w:val="24"/>
        </w:rPr>
        <w:t>(5), 29. https://doi.org/10.1007/s00445-023-01644-1</w:t>
      </w:r>
    </w:p>
    <w:p w14:paraId="3F049B96" w14:textId="77777777" w:rsidR="00217AC2" w:rsidRPr="00217AC2" w:rsidRDefault="00217AC2" w:rsidP="00217AC2">
      <w:pPr>
        <w:pStyle w:val="Bibliography"/>
        <w:rPr>
          <w:sz w:val="24"/>
        </w:rPr>
      </w:pPr>
      <w:r w:rsidRPr="00217AC2">
        <w:rPr>
          <w:sz w:val="24"/>
        </w:rPr>
        <w:t xml:space="preserve">Cooper, L., Plank, T., Arculus, R., Hauri, E., &amp; Kelley, K. A. (2022). Arc–Backarc Exchange Along the Tonga–Lau System: Constraints From Volatile Elements. </w:t>
      </w:r>
      <w:r w:rsidRPr="00217AC2">
        <w:rPr>
          <w:i/>
          <w:iCs/>
          <w:sz w:val="24"/>
        </w:rPr>
        <w:t>Journal of Petrology</w:t>
      </w:r>
      <w:r w:rsidRPr="00217AC2">
        <w:rPr>
          <w:sz w:val="24"/>
        </w:rPr>
        <w:t xml:space="preserve">, </w:t>
      </w:r>
      <w:r w:rsidRPr="00217AC2">
        <w:rPr>
          <w:i/>
          <w:iCs/>
          <w:sz w:val="24"/>
        </w:rPr>
        <w:t>63</w:t>
      </w:r>
      <w:r w:rsidRPr="00217AC2">
        <w:rPr>
          <w:sz w:val="24"/>
        </w:rPr>
        <w:t>(8), egac072. https://doi.org/10.1093/petrology/egac072</w:t>
      </w:r>
    </w:p>
    <w:p w14:paraId="2ED1982B" w14:textId="77777777" w:rsidR="00217AC2" w:rsidRPr="00217AC2" w:rsidRDefault="00217AC2" w:rsidP="00217AC2">
      <w:pPr>
        <w:pStyle w:val="Bibliography"/>
        <w:rPr>
          <w:sz w:val="24"/>
        </w:rPr>
      </w:pPr>
      <w:r w:rsidRPr="00217AC2">
        <w:rPr>
          <w:sz w:val="24"/>
        </w:rPr>
        <w:t xml:space="preserve">Cooper, L. B., Plank, T., Arculus, R. J., Hauri, E. H., Hall, P. S., &amp; Parman, S. W. (2010). High-Ca boninites from the active Tonga Arc. </w:t>
      </w:r>
      <w:r w:rsidRPr="00217AC2">
        <w:rPr>
          <w:i/>
          <w:iCs/>
          <w:sz w:val="24"/>
        </w:rPr>
        <w:t>Journal of Geophysical Research: Solid Earth</w:t>
      </w:r>
      <w:r w:rsidRPr="00217AC2">
        <w:rPr>
          <w:sz w:val="24"/>
        </w:rPr>
        <w:t xml:space="preserve">, </w:t>
      </w:r>
      <w:r w:rsidRPr="00217AC2">
        <w:rPr>
          <w:i/>
          <w:iCs/>
          <w:sz w:val="24"/>
        </w:rPr>
        <w:t>115</w:t>
      </w:r>
      <w:r w:rsidRPr="00217AC2">
        <w:rPr>
          <w:sz w:val="24"/>
        </w:rPr>
        <w:t>(B10). https://doi.org/10.1029/2009JB006367</w:t>
      </w:r>
    </w:p>
    <w:p w14:paraId="39C778D2" w14:textId="77777777" w:rsidR="00217AC2" w:rsidRPr="00217AC2" w:rsidRDefault="00217AC2" w:rsidP="00217AC2">
      <w:pPr>
        <w:pStyle w:val="Bibliography"/>
        <w:rPr>
          <w:sz w:val="24"/>
        </w:rPr>
      </w:pPr>
      <w:r w:rsidRPr="00217AC2">
        <w:rPr>
          <w:sz w:val="24"/>
          <w:lang w:val="es-CR"/>
        </w:rPr>
        <w:t xml:space="preserve">Corsaro, R. A., &amp; Miraglia, L. (2022). </w:t>
      </w:r>
      <w:r w:rsidRPr="00217AC2">
        <w:rPr>
          <w:sz w:val="24"/>
        </w:rPr>
        <w:t>Near Real-Time Petrologic Monitoring on Volcanic Glass to Infer Magmatic Processes During the February–April 2021 Paroxysms of the South-</w:t>
      </w:r>
      <w:r w:rsidRPr="00217AC2">
        <w:rPr>
          <w:sz w:val="24"/>
        </w:rPr>
        <w:lastRenderedPageBreak/>
        <w:t xml:space="preserve">East Crater, Etna. </w:t>
      </w:r>
      <w:r w:rsidRPr="00217AC2">
        <w:rPr>
          <w:i/>
          <w:iCs/>
          <w:sz w:val="24"/>
        </w:rPr>
        <w:t>Frontiers in Earth Science</w:t>
      </w:r>
      <w:r w:rsidRPr="00217AC2">
        <w:rPr>
          <w:sz w:val="24"/>
        </w:rPr>
        <w:t xml:space="preserve">, </w:t>
      </w:r>
      <w:r w:rsidRPr="00217AC2">
        <w:rPr>
          <w:i/>
          <w:iCs/>
          <w:sz w:val="24"/>
        </w:rPr>
        <w:t>10</w:t>
      </w:r>
      <w:r w:rsidRPr="00217AC2">
        <w:rPr>
          <w:sz w:val="24"/>
        </w:rPr>
        <w:t>. https://doi.org/10.3389/feart.2022.828026</w:t>
      </w:r>
    </w:p>
    <w:p w14:paraId="3472E9E8" w14:textId="77777777" w:rsidR="00217AC2" w:rsidRPr="00217AC2" w:rsidRDefault="00217AC2" w:rsidP="00217AC2">
      <w:pPr>
        <w:pStyle w:val="Bibliography"/>
        <w:rPr>
          <w:sz w:val="24"/>
        </w:rPr>
      </w:pPr>
      <w:r w:rsidRPr="00217AC2">
        <w:rPr>
          <w:sz w:val="24"/>
        </w:rPr>
        <w:t xml:space="preserve">Dayton, K., Gazel, E., Wieser, P., Troll, V. R., Carracedo, J. C., La Madrid, H., et al. (2023). Deep magma storage during the 2021 La Palma eruption. </w:t>
      </w:r>
      <w:r w:rsidRPr="00217AC2">
        <w:rPr>
          <w:i/>
          <w:iCs/>
          <w:sz w:val="24"/>
        </w:rPr>
        <w:t>Science Advances</w:t>
      </w:r>
      <w:r w:rsidRPr="00217AC2">
        <w:rPr>
          <w:sz w:val="24"/>
        </w:rPr>
        <w:t xml:space="preserve">, </w:t>
      </w:r>
      <w:r w:rsidRPr="00217AC2">
        <w:rPr>
          <w:i/>
          <w:iCs/>
          <w:sz w:val="24"/>
        </w:rPr>
        <w:t>9</w:t>
      </w:r>
      <w:r w:rsidRPr="00217AC2">
        <w:rPr>
          <w:sz w:val="24"/>
        </w:rPr>
        <w:t>(6), eade7641. https://doi.org/10.1126/sciadv.ade7641</w:t>
      </w:r>
    </w:p>
    <w:p w14:paraId="3784260D" w14:textId="77777777" w:rsidR="00217AC2" w:rsidRPr="00217AC2" w:rsidRDefault="00217AC2" w:rsidP="00217AC2">
      <w:pPr>
        <w:pStyle w:val="Bibliography"/>
        <w:rPr>
          <w:sz w:val="24"/>
        </w:rPr>
      </w:pPr>
      <w:r w:rsidRPr="00217AC2">
        <w:rPr>
          <w:sz w:val="24"/>
          <w:lang w:val="fr-CH"/>
        </w:rPr>
        <w:t xml:space="preserve">DeVitre, Charlotte L., Allison, C. M., &amp; Gazel, E. (2021). </w:t>
      </w:r>
      <w:r w:rsidRPr="00217AC2">
        <w:rPr>
          <w:sz w:val="24"/>
        </w:rPr>
        <w:t xml:space="preserve">A high-precision CO2 densimeter for Raman spectroscopy using a Fluid Density Calibration Apparatus. </w:t>
      </w:r>
      <w:r w:rsidRPr="00217AC2">
        <w:rPr>
          <w:i/>
          <w:iCs/>
          <w:sz w:val="24"/>
        </w:rPr>
        <w:t>Chemical Geology</w:t>
      </w:r>
      <w:r w:rsidRPr="00217AC2">
        <w:rPr>
          <w:sz w:val="24"/>
        </w:rPr>
        <w:t xml:space="preserve">, </w:t>
      </w:r>
      <w:r w:rsidRPr="00217AC2">
        <w:rPr>
          <w:i/>
          <w:iCs/>
          <w:sz w:val="24"/>
        </w:rPr>
        <w:t>584</w:t>
      </w:r>
      <w:r w:rsidRPr="00217AC2">
        <w:rPr>
          <w:sz w:val="24"/>
        </w:rPr>
        <w:t>, 120522. https://doi.org/10.1016/j.chemgeo.2021.120522</w:t>
      </w:r>
    </w:p>
    <w:p w14:paraId="63B4801C" w14:textId="77777777" w:rsidR="00217AC2" w:rsidRPr="00217AC2" w:rsidRDefault="00217AC2" w:rsidP="00217AC2">
      <w:pPr>
        <w:pStyle w:val="Bibliography"/>
        <w:rPr>
          <w:sz w:val="24"/>
        </w:rPr>
      </w:pPr>
      <w:r w:rsidRPr="00217AC2">
        <w:rPr>
          <w:sz w:val="24"/>
        </w:rPr>
        <w:t xml:space="preserve">DeVitre, Charlotte L., Gazel, E., Ramalho, R. S., Venugopal, S., Steele-MacInnis, M., Hua, J., et al. (2023). Oceanic intraplate explosive eruptions fed directly from the mantle. </w:t>
      </w:r>
      <w:r w:rsidRPr="00217AC2">
        <w:rPr>
          <w:i/>
          <w:iCs/>
          <w:sz w:val="24"/>
        </w:rPr>
        <w:t>Proceedings of the National Academy of Sciences</w:t>
      </w:r>
      <w:r w:rsidRPr="00217AC2">
        <w:rPr>
          <w:sz w:val="24"/>
        </w:rPr>
        <w:t xml:space="preserve">, </w:t>
      </w:r>
      <w:r w:rsidRPr="00217AC2">
        <w:rPr>
          <w:i/>
          <w:iCs/>
          <w:sz w:val="24"/>
        </w:rPr>
        <w:t>120</w:t>
      </w:r>
      <w:r w:rsidRPr="00217AC2">
        <w:rPr>
          <w:sz w:val="24"/>
        </w:rPr>
        <w:t>(33), e2302093120. https://doi.org/10.1073/pnas.2302093120</w:t>
      </w:r>
    </w:p>
    <w:p w14:paraId="1EA3A5A4" w14:textId="77777777" w:rsidR="00217AC2" w:rsidRPr="00217AC2" w:rsidRDefault="00217AC2" w:rsidP="00217AC2">
      <w:pPr>
        <w:pStyle w:val="Bibliography"/>
        <w:rPr>
          <w:sz w:val="24"/>
        </w:rPr>
      </w:pPr>
      <w:r w:rsidRPr="00217AC2">
        <w:rPr>
          <w:sz w:val="24"/>
          <w:lang w:val="fr-CH"/>
        </w:rPr>
        <w:t xml:space="preserve">DeVitre, C.L., &amp; Wieser, P. E. (2024). </w:t>
      </w:r>
      <w:r w:rsidRPr="00217AC2">
        <w:rPr>
          <w:sz w:val="24"/>
        </w:rPr>
        <w:t xml:space="preserve">Reliability of Raman analyses of CO2-rich fluid inclusions as a geobarometer at Kīlauea. </w:t>
      </w:r>
      <w:r w:rsidRPr="00217AC2">
        <w:rPr>
          <w:i/>
          <w:iCs/>
          <w:sz w:val="24"/>
        </w:rPr>
        <w:t>Geochemical Perspectives Letters</w:t>
      </w:r>
      <w:r w:rsidRPr="00217AC2">
        <w:rPr>
          <w:sz w:val="24"/>
        </w:rPr>
        <w:t xml:space="preserve">, </w:t>
      </w:r>
      <w:r w:rsidRPr="00217AC2">
        <w:rPr>
          <w:i/>
          <w:iCs/>
          <w:sz w:val="24"/>
        </w:rPr>
        <w:t>29</w:t>
      </w:r>
      <w:r w:rsidRPr="00217AC2">
        <w:rPr>
          <w:sz w:val="24"/>
        </w:rPr>
        <w:t>, 1–8. https://doi.org/10.7185/geochemlet.2404</w:t>
      </w:r>
    </w:p>
    <w:p w14:paraId="07163489" w14:textId="77777777" w:rsidR="00217AC2" w:rsidRPr="00217AC2" w:rsidRDefault="00217AC2" w:rsidP="00217AC2">
      <w:pPr>
        <w:pStyle w:val="Bibliography"/>
        <w:rPr>
          <w:sz w:val="24"/>
        </w:rPr>
      </w:pPr>
      <w:r w:rsidRPr="00217AC2">
        <w:rPr>
          <w:sz w:val="24"/>
        </w:rPr>
        <w:t xml:space="preserve">Dietterich, H. R., &amp; Neal, C. A. (2022). A look ahead to the next decade at US volcano observatories. </w:t>
      </w:r>
      <w:r w:rsidRPr="00217AC2">
        <w:rPr>
          <w:i/>
          <w:iCs/>
          <w:sz w:val="24"/>
        </w:rPr>
        <w:t>Bulletin of Volcanology</w:t>
      </w:r>
      <w:r w:rsidRPr="00217AC2">
        <w:rPr>
          <w:sz w:val="24"/>
        </w:rPr>
        <w:t xml:space="preserve">, </w:t>
      </w:r>
      <w:r w:rsidRPr="00217AC2">
        <w:rPr>
          <w:i/>
          <w:iCs/>
          <w:sz w:val="24"/>
        </w:rPr>
        <w:t>84</w:t>
      </w:r>
      <w:r w:rsidRPr="00217AC2">
        <w:rPr>
          <w:sz w:val="24"/>
        </w:rPr>
        <w:t>(6), 63. https://doi.org/10.1007/s00445-022-01567-3</w:t>
      </w:r>
    </w:p>
    <w:p w14:paraId="79EA28D5" w14:textId="77777777" w:rsidR="00217AC2" w:rsidRPr="00217AC2" w:rsidRDefault="00217AC2" w:rsidP="00217AC2">
      <w:pPr>
        <w:pStyle w:val="Bibliography"/>
        <w:rPr>
          <w:sz w:val="24"/>
        </w:rPr>
      </w:pPr>
      <w:r w:rsidRPr="00217AC2">
        <w:rPr>
          <w:sz w:val="24"/>
        </w:rPr>
        <w:t xml:space="preserve">Donovan, A., Blundy, J., Oppenheimer, C., &amp; Buisman, I. (2017). The 2011 eruption of Nabro volcano, Eritrea: perspectives on magmatic processes from melt inclusions. </w:t>
      </w:r>
      <w:r w:rsidRPr="00217AC2">
        <w:rPr>
          <w:i/>
          <w:iCs/>
          <w:sz w:val="24"/>
        </w:rPr>
        <w:t>Contributions to Mineralogy and Petrology</w:t>
      </w:r>
      <w:r w:rsidRPr="00217AC2">
        <w:rPr>
          <w:sz w:val="24"/>
        </w:rPr>
        <w:t xml:space="preserve">, </w:t>
      </w:r>
      <w:r w:rsidRPr="00217AC2">
        <w:rPr>
          <w:i/>
          <w:iCs/>
          <w:sz w:val="24"/>
        </w:rPr>
        <w:t>173</w:t>
      </w:r>
      <w:r w:rsidRPr="00217AC2">
        <w:rPr>
          <w:sz w:val="24"/>
        </w:rPr>
        <w:t>(1), 1. https://doi.org/10.1007/s00410-017-1425-2</w:t>
      </w:r>
    </w:p>
    <w:p w14:paraId="272D7502" w14:textId="77777777" w:rsidR="00217AC2" w:rsidRPr="00217AC2" w:rsidRDefault="00217AC2" w:rsidP="00217AC2">
      <w:pPr>
        <w:pStyle w:val="Bibliography"/>
        <w:rPr>
          <w:sz w:val="24"/>
        </w:rPr>
      </w:pPr>
      <w:r w:rsidRPr="00217AC2">
        <w:rPr>
          <w:sz w:val="24"/>
        </w:rPr>
        <w:t xml:space="preserve">Druitt, T. H., Mercier, M., Florentin, L., Deloule, E., Cluzel, N., Flaherty, T., et al. (2016). Magma Storage and Extraction Associated with Plinian and Interplinian Activity at </w:t>
      </w:r>
      <w:r w:rsidRPr="00217AC2">
        <w:rPr>
          <w:sz w:val="24"/>
        </w:rPr>
        <w:lastRenderedPageBreak/>
        <w:t xml:space="preserve">Santorini Caldera (Greece). </w:t>
      </w:r>
      <w:r w:rsidRPr="00217AC2">
        <w:rPr>
          <w:i/>
          <w:iCs/>
          <w:sz w:val="24"/>
        </w:rPr>
        <w:t>Journal of Petrology</w:t>
      </w:r>
      <w:r w:rsidRPr="00217AC2">
        <w:rPr>
          <w:sz w:val="24"/>
        </w:rPr>
        <w:t xml:space="preserve">, </w:t>
      </w:r>
      <w:r w:rsidRPr="00217AC2">
        <w:rPr>
          <w:i/>
          <w:iCs/>
          <w:sz w:val="24"/>
        </w:rPr>
        <w:t>57</w:t>
      </w:r>
      <w:r w:rsidRPr="00217AC2">
        <w:rPr>
          <w:sz w:val="24"/>
        </w:rPr>
        <w:t>(3), 461–494. https://doi.org/10.1093/petrology/egw015</w:t>
      </w:r>
    </w:p>
    <w:p w14:paraId="15EE8A7F" w14:textId="77777777" w:rsidR="00217AC2" w:rsidRPr="00217AC2" w:rsidRDefault="00217AC2" w:rsidP="00217AC2">
      <w:pPr>
        <w:pStyle w:val="Bibliography"/>
        <w:rPr>
          <w:sz w:val="24"/>
          <w:lang w:val="es-CR"/>
        </w:rPr>
      </w:pPr>
      <w:r w:rsidRPr="00217AC2">
        <w:rPr>
          <w:sz w:val="24"/>
        </w:rPr>
        <w:t xml:space="preserve">Duan, Z., &amp; Zhang, Z. (2006). Equation of state of the H2O, CO2, and H2O–CO2 systems up to 10 GPa and 2573.15K: Molecular dynamics simulations with ab initio potential surface. </w:t>
      </w:r>
      <w:r w:rsidRPr="00217AC2">
        <w:rPr>
          <w:i/>
          <w:iCs/>
          <w:sz w:val="24"/>
          <w:lang w:val="es-CR"/>
        </w:rPr>
        <w:t>Geochimica et Cosmochimica Acta</w:t>
      </w:r>
      <w:r w:rsidRPr="00217AC2">
        <w:rPr>
          <w:sz w:val="24"/>
          <w:lang w:val="es-CR"/>
        </w:rPr>
        <w:t xml:space="preserve">, </w:t>
      </w:r>
      <w:r w:rsidRPr="00217AC2">
        <w:rPr>
          <w:i/>
          <w:iCs/>
          <w:sz w:val="24"/>
          <w:lang w:val="es-CR"/>
        </w:rPr>
        <w:t>70</w:t>
      </w:r>
      <w:r w:rsidRPr="00217AC2">
        <w:rPr>
          <w:sz w:val="24"/>
          <w:lang w:val="es-CR"/>
        </w:rPr>
        <w:t>(9), 2311–2324. https://doi.org/10.1016/j.gca.2006.02.009</w:t>
      </w:r>
    </w:p>
    <w:p w14:paraId="7B43E986" w14:textId="77777777" w:rsidR="00217AC2" w:rsidRPr="00217AC2" w:rsidRDefault="00217AC2" w:rsidP="00217AC2">
      <w:pPr>
        <w:pStyle w:val="Bibliography"/>
        <w:rPr>
          <w:sz w:val="24"/>
        </w:rPr>
      </w:pPr>
      <w:r w:rsidRPr="00217AC2">
        <w:rPr>
          <w:sz w:val="24"/>
          <w:lang w:val="es-CR"/>
        </w:rPr>
        <w:t xml:space="preserve">Esposito, R., Bodnar, R. J., Danyushevsky, L. V., De Vivo, B., Fedele, L., Hunter, J., et al. </w:t>
      </w:r>
      <w:r w:rsidRPr="00217AC2">
        <w:rPr>
          <w:sz w:val="24"/>
        </w:rPr>
        <w:t xml:space="preserve">(2011). Volatile Evolution of Magma Associated with the Solchiaro Eruption in the Phlegrean Volcanic District (Italy). </w:t>
      </w:r>
      <w:r w:rsidRPr="00217AC2">
        <w:rPr>
          <w:i/>
          <w:iCs/>
          <w:sz w:val="24"/>
        </w:rPr>
        <w:t>Journal of Petrology</w:t>
      </w:r>
      <w:r w:rsidRPr="00217AC2">
        <w:rPr>
          <w:sz w:val="24"/>
        </w:rPr>
        <w:t xml:space="preserve">, </w:t>
      </w:r>
      <w:r w:rsidRPr="00217AC2">
        <w:rPr>
          <w:i/>
          <w:iCs/>
          <w:sz w:val="24"/>
        </w:rPr>
        <w:t>52</w:t>
      </w:r>
      <w:r w:rsidRPr="00217AC2">
        <w:rPr>
          <w:sz w:val="24"/>
        </w:rPr>
        <w:t>(12), 2431–2460. https://doi.org/10.1093/petrology/egr051</w:t>
      </w:r>
    </w:p>
    <w:p w14:paraId="7762AD24" w14:textId="77777777" w:rsidR="00217AC2" w:rsidRPr="00217AC2" w:rsidRDefault="00217AC2" w:rsidP="00217AC2">
      <w:pPr>
        <w:pStyle w:val="Bibliography"/>
        <w:rPr>
          <w:sz w:val="24"/>
        </w:rPr>
      </w:pPr>
      <w:r w:rsidRPr="00217AC2">
        <w:rPr>
          <w:sz w:val="24"/>
        </w:rPr>
        <w:t xml:space="preserve">Esposito, Rosario, Badescu, K., Boyce, J. W., &amp; Frezzotti, M.-L. (2023). Chemical characterization of a magma recharging and mixing before an eruption: Insights from chronologically constrained melt inclusions. </w:t>
      </w:r>
      <w:r w:rsidRPr="00217AC2">
        <w:rPr>
          <w:i/>
          <w:iCs/>
          <w:sz w:val="24"/>
        </w:rPr>
        <w:t>Lithos</w:t>
      </w:r>
      <w:r w:rsidRPr="00217AC2">
        <w:rPr>
          <w:sz w:val="24"/>
        </w:rPr>
        <w:t xml:space="preserve">, </w:t>
      </w:r>
      <w:r w:rsidRPr="00217AC2">
        <w:rPr>
          <w:i/>
          <w:iCs/>
          <w:sz w:val="24"/>
        </w:rPr>
        <w:t>456–457</w:t>
      </w:r>
      <w:r w:rsidRPr="00217AC2">
        <w:rPr>
          <w:sz w:val="24"/>
        </w:rPr>
        <w:t>, 107301. https://doi.org/10.1016/j.lithos.2023.107301</w:t>
      </w:r>
    </w:p>
    <w:p w14:paraId="1F993AD6" w14:textId="77777777" w:rsidR="00217AC2" w:rsidRPr="00217AC2" w:rsidRDefault="00217AC2" w:rsidP="00217AC2">
      <w:pPr>
        <w:pStyle w:val="Bibliography"/>
        <w:rPr>
          <w:sz w:val="24"/>
        </w:rPr>
      </w:pPr>
      <w:r w:rsidRPr="00217AC2">
        <w:rPr>
          <w:sz w:val="24"/>
        </w:rPr>
        <w:t xml:space="preserve">Famin, V., Welsch, B., Okumura, S., Bachèlery, P., &amp; Nakashima, S. (2009). Three differentiation stages of a single magma at Piton de la Fournaise volcano (Reunion hot spot). </w:t>
      </w:r>
      <w:r w:rsidRPr="00217AC2">
        <w:rPr>
          <w:i/>
          <w:iCs/>
          <w:sz w:val="24"/>
        </w:rPr>
        <w:t>Geochemistry, Geophysics, Geosystems</w:t>
      </w:r>
      <w:r w:rsidRPr="00217AC2">
        <w:rPr>
          <w:sz w:val="24"/>
        </w:rPr>
        <w:t xml:space="preserve">, </w:t>
      </w:r>
      <w:r w:rsidRPr="00217AC2">
        <w:rPr>
          <w:i/>
          <w:iCs/>
          <w:sz w:val="24"/>
        </w:rPr>
        <w:t>10</w:t>
      </w:r>
      <w:r w:rsidRPr="00217AC2">
        <w:rPr>
          <w:sz w:val="24"/>
        </w:rPr>
        <w:t>(1). https://doi.org/10.1029/2008GC002015</w:t>
      </w:r>
    </w:p>
    <w:p w14:paraId="5472E7DA" w14:textId="77777777" w:rsidR="00217AC2" w:rsidRPr="00217AC2" w:rsidRDefault="00217AC2" w:rsidP="00217AC2">
      <w:pPr>
        <w:pStyle w:val="Bibliography"/>
        <w:rPr>
          <w:sz w:val="24"/>
        </w:rPr>
      </w:pPr>
      <w:r w:rsidRPr="00217AC2">
        <w:rPr>
          <w:sz w:val="24"/>
        </w:rPr>
        <w:t xml:space="preserve">Field, L., Blundy, J., Brooker, R. A., Wright, T., &amp; Yirgu, G. (2012). Magma storage conditions beneath Dabbahu Volcano (Ethiopia) constrained by petrology, seismicity and satellite geodesy. </w:t>
      </w:r>
      <w:r w:rsidRPr="00217AC2">
        <w:rPr>
          <w:i/>
          <w:iCs/>
          <w:sz w:val="24"/>
        </w:rPr>
        <w:t>Bulletin of Volcanology</w:t>
      </w:r>
      <w:r w:rsidRPr="00217AC2">
        <w:rPr>
          <w:sz w:val="24"/>
        </w:rPr>
        <w:t xml:space="preserve">, </w:t>
      </w:r>
      <w:r w:rsidRPr="00217AC2">
        <w:rPr>
          <w:i/>
          <w:iCs/>
          <w:sz w:val="24"/>
        </w:rPr>
        <w:t>74</w:t>
      </w:r>
      <w:r w:rsidRPr="00217AC2">
        <w:rPr>
          <w:sz w:val="24"/>
        </w:rPr>
        <w:t>(5), 981–1004. https://doi.org/10.1007/s00445-012-0580-6</w:t>
      </w:r>
    </w:p>
    <w:p w14:paraId="5735744E" w14:textId="77777777" w:rsidR="00217AC2" w:rsidRPr="00217AC2" w:rsidRDefault="00217AC2" w:rsidP="00217AC2">
      <w:pPr>
        <w:pStyle w:val="Bibliography"/>
        <w:rPr>
          <w:sz w:val="24"/>
          <w:lang w:val="es-CR"/>
        </w:rPr>
      </w:pPr>
      <w:r w:rsidRPr="00217AC2">
        <w:rPr>
          <w:sz w:val="24"/>
        </w:rPr>
        <w:lastRenderedPageBreak/>
        <w:t xml:space="preserve">Gansecki, C., Lee, R. L., Shea, T., Lundblad, S. P., Hon, K., &amp; Parcheta, C. (2019). The tangled tale of Kīlauea’s 2018 eruption as told by geochemical monitoring. </w:t>
      </w:r>
      <w:r w:rsidRPr="00217AC2">
        <w:rPr>
          <w:i/>
          <w:iCs/>
          <w:sz w:val="24"/>
          <w:lang w:val="es-CR"/>
        </w:rPr>
        <w:t>Science</w:t>
      </w:r>
      <w:r w:rsidRPr="00217AC2">
        <w:rPr>
          <w:sz w:val="24"/>
          <w:lang w:val="es-CR"/>
        </w:rPr>
        <w:t xml:space="preserve">, </w:t>
      </w:r>
      <w:r w:rsidRPr="00217AC2">
        <w:rPr>
          <w:i/>
          <w:iCs/>
          <w:sz w:val="24"/>
          <w:lang w:val="es-CR"/>
        </w:rPr>
        <w:t>366</w:t>
      </w:r>
      <w:r w:rsidRPr="00217AC2">
        <w:rPr>
          <w:sz w:val="24"/>
          <w:lang w:val="es-CR"/>
        </w:rPr>
        <w:t>(6470), eaaz0147. https://doi.org/10.1126/science.aaz0147</w:t>
      </w:r>
    </w:p>
    <w:p w14:paraId="38BBB392" w14:textId="77777777" w:rsidR="00217AC2" w:rsidRPr="00217AC2" w:rsidRDefault="00217AC2" w:rsidP="00217AC2">
      <w:pPr>
        <w:pStyle w:val="Bibliography"/>
        <w:rPr>
          <w:sz w:val="24"/>
          <w:lang w:val="es-CR"/>
        </w:rPr>
      </w:pPr>
      <w:r w:rsidRPr="00217AC2">
        <w:rPr>
          <w:sz w:val="24"/>
          <w:lang w:val="es-CR"/>
        </w:rPr>
        <w:t xml:space="preserve">Gennaro, E., Iacono-Marziano, G., Paonita, A., Rotolo, S. G., Martel, C., Rizzo, A. L., et al. </w:t>
      </w:r>
      <w:r w:rsidRPr="00217AC2">
        <w:rPr>
          <w:sz w:val="24"/>
        </w:rPr>
        <w:t xml:space="preserve">(2019). Melt inclusions track melt evolution and degassing of Etnean magmas in the last 15 ka. </w:t>
      </w:r>
      <w:r w:rsidRPr="00217AC2">
        <w:rPr>
          <w:i/>
          <w:iCs/>
          <w:sz w:val="24"/>
          <w:lang w:val="es-CR"/>
        </w:rPr>
        <w:t>Lithos</w:t>
      </w:r>
      <w:r w:rsidRPr="00217AC2">
        <w:rPr>
          <w:sz w:val="24"/>
          <w:lang w:val="es-CR"/>
        </w:rPr>
        <w:t xml:space="preserve">, </w:t>
      </w:r>
      <w:r w:rsidRPr="00217AC2">
        <w:rPr>
          <w:i/>
          <w:iCs/>
          <w:sz w:val="24"/>
          <w:lang w:val="es-CR"/>
        </w:rPr>
        <w:t>324–325</w:t>
      </w:r>
      <w:r w:rsidRPr="00217AC2">
        <w:rPr>
          <w:sz w:val="24"/>
          <w:lang w:val="es-CR"/>
        </w:rPr>
        <w:t>, 716–732. https://doi.org/10.1016/j.lithos.2018.11.023</w:t>
      </w:r>
    </w:p>
    <w:p w14:paraId="13E4BCB6" w14:textId="77777777" w:rsidR="00217AC2" w:rsidRPr="00217AC2" w:rsidRDefault="00217AC2" w:rsidP="00217AC2">
      <w:pPr>
        <w:pStyle w:val="Bibliography"/>
        <w:rPr>
          <w:sz w:val="24"/>
        </w:rPr>
      </w:pPr>
      <w:r w:rsidRPr="00217AC2">
        <w:rPr>
          <w:sz w:val="24"/>
          <w:lang w:val="es-CR"/>
        </w:rPr>
        <w:t xml:space="preserve">Ghiorso, M. S., &amp; Gualda, G. A. R. (2015). </w:t>
      </w:r>
      <w:r w:rsidRPr="00217AC2">
        <w:rPr>
          <w:sz w:val="24"/>
        </w:rPr>
        <w:t xml:space="preserve">An H2O–CO2 mixed fluid saturation model compatible with rhyolite-MELTS. </w:t>
      </w:r>
      <w:r w:rsidRPr="00217AC2">
        <w:rPr>
          <w:i/>
          <w:iCs/>
          <w:sz w:val="24"/>
        </w:rPr>
        <w:t>Contributions to Mineralogy and Petrology</w:t>
      </w:r>
      <w:r w:rsidRPr="00217AC2">
        <w:rPr>
          <w:sz w:val="24"/>
        </w:rPr>
        <w:t xml:space="preserve">, </w:t>
      </w:r>
      <w:r w:rsidRPr="00217AC2">
        <w:rPr>
          <w:i/>
          <w:iCs/>
          <w:sz w:val="24"/>
        </w:rPr>
        <w:t>169</w:t>
      </w:r>
      <w:r w:rsidRPr="00217AC2">
        <w:rPr>
          <w:sz w:val="24"/>
        </w:rPr>
        <w:t>(6), 53. https://doi.org/10.1007/s00410-015-1141-8</w:t>
      </w:r>
    </w:p>
    <w:p w14:paraId="49284F55" w14:textId="77777777" w:rsidR="00217AC2" w:rsidRPr="00217AC2" w:rsidRDefault="00217AC2" w:rsidP="00217AC2">
      <w:pPr>
        <w:pStyle w:val="Bibliography"/>
        <w:rPr>
          <w:sz w:val="24"/>
          <w:lang w:val="es-CR"/>
        </w:rPr>
      </w:pPr>
      <w:r w:rsidRPr="00217AC2">
        <w:rPr>
          <w:sz w:val="24"/>
        </w:rPr>
        <w:t xml:space="preserve">Gleeson, M. L. M., Gibson, S. A., &amp; Stock, M. J. (2022). Constraints on the behaviour and content of volatiles in Galápagos magmas from melt inclusions and nominally anhydrous minerals. </w:t>
      </w:r>
      <w:r w:rsidRPr="00217AC2">
        <w:rPr>
          <w:i/>
          <w:iCs/>
          <w:sz w:val="24"/>
          <w:lang w:val="es-CR"/>
        </w:rPr>
        <w:t>Geochimica et Cosmochimica Acta</w:t>
      </w:r>
      <w:r w:rsidRPr="00217AC2">
        <w:rPr>
          <w:sz w:val="24"/>
          <w:lang w:val="es-CR"/>
        </w:rPr>
        <w:t xml:space="preserve">, </w:t>
      </w:r>
      <w:r w:rsidRPr="00217AC2">
        <w:rPr>
          <w:i/>
          <w:iCs/>
          <w:sz w:val="24"/>
          <w:lang w:val="es-CR"/>
        </w:rPr>
        <w:t>319</w:t>
      </w:r>
      <w:r w:rsidRPr="00217AC2">
        <w:rPr>
          <w:sz w:val="24"/>
          <w:lang w:val="es-CR"/>
        </w:rPr>
        <w:t>, 168–190. https://doi.org/10.1016/j.gca.2021.11.005</w:t>
      </w:r>
    </w:p>
    <w:p w14:paraId="2A785914" w14:textId="77777777" w:rsidR="00217AC2" w:rsidRPr="00217AC2" w:rsidRDefault="00217AC2" w:rsidP="00217AC2">
      <w:pPr>
        <w:pStyle w:val="Bibliography"/>
        <w:rPr>
          <w:sz w:val="24"/>
        </w:rPr>
      </w:pPr>
      <w:r w:rsidRPr="00217AC2">
        <w:rPr>
          <w:sz w:val="24"/>
          <w:lang w:val="es-CR"/>
        </w:rPr>
        <w:t xml:space="preserve">Hansteen, T. H., &amp; Klügel, A. (2008). </w:t>
      </w:r>
      <w:r w:rsidRPr="00217AC2">
        <w:rPr>
          <w:sz w:val="24"/>
        </w:rPr>
        <w:t xml:space="preserve">Fluid Inclusion Thermobarometry as a Tracer for Magmatic Processes. </w:t>
      </w:r>
      <w:r w:rsidRPr="00217AC2">
        <w:rPr>
          <w:i/>
          <w:iCs/>
          <w:sz w:val="24"/>
        </w:rPr>
        <w:t>Reviews in Mineralogy and Geochemistry</w:t>
      </w:r>
      <w:r w:rsidRPr="00217AC2">
        <w:rPr>
          <w:sz w:val="24"/>
        </w:rPr>
        <w:t xml:space="preserve">, </w:t>
      </w:r>
      <w:r w:rsidRPr="00217AC2">
        <w:rPr>
          <w:i/>
          <w:iCs/>
          <w:sz w:val="24"/>
        </w:rPr>
        <w:t>69</w:t>
      </w:r>
      <w:r w:rsidRPr="00217AC2">
        <w:rPr>
          <w:sz w:val="24"/>
        </w:rPr>
        <w:t>(1), 143–177. https://doi.org/10.2138/rmg.2008.69.5</w:t>
      </w:r>
    </w:p>
    <w:p w14:paraId="65FE2F00" w14:textId="77777777" w:rsidR="00217AC2" w:rsidRPr="00217AC2" w:rsidRDefault="00217AC2" w:rsidP="00217AC2">
      <w:pPr>
        <w:pStyle w:val="Bibliography"/>
        <w:rPr>
          <w:sz w:val="24"/>
        </w:rPr>
      </w:pPr>
      <w:r w:rsidRPr="00217AC2">
        <w:rPr>
          <w:sz w:val="24"/>
        </w:rPr>
        <w:t xml:space="preserve">Harris, D. M., &amp; Anderson Jr, A. T. (1983). Concentrations, sources, and losses of H2O, CO2, and S in Kilauean basalt. </w:t>
      </w:r>
      <w:r w:rsidRPr="00217AC2">
        <w:rPr>
          <w:i/>
          <w:iCs/>
          <w:sz w:val="24"/>
        </w:rPr>
        <w:t>Geochimica et Cosmochimica Acta</w:t>
      </w:r>
      <w:r w:rsidRPr="00217AC2">
        <w:rPr>
          <w:sz w:val="24"/>
        </w:rPr>
        <w:t xml:space="preserve">, </w:t>
      </w:r>
      <w:r w:rsidRPr="00217AC2">
        <w:rPr>
          <w:i/>
          <w:iCs/>
          <w:sz w:val="24"/>
        </w:rPr>
        <w:t>47</w:t>
      </w:r>
      <w:r w:rsidRPr="00217AC2">
        <w:rPr>
          <w:sz w:val="24"/>
        </w:rPr>
        <w:t>(6), 1139–1150.</w:t>
      </w:r>
    </w:p>
    <w:p w14:paraId="635E11ED" w14:textId="77777777" w:rsidR="00217AC2" w:rsidRPr="00217AC2" w:rsidRDefault="00217AC2" w:rsidP="00217AC2">
      <w:pPr>
        <w:pStyle w:val="Bibliography"/>
        <w:rPr>
          <w:sz w:val="24"/>
        </w:rPr>
      </w:pPr>
      <w:r w:rsidRPr="00217AC2">
        <w:rPr>
          <w:sz w:val="24"/>
        </w:rPr>
        <w:t xml:space="preserve">Hartley, M. E., Maclennan, J., Edmonds, M., &amp; Thordarson, T. (2014). Reconstructing the deep CO2 degassing behaviour of large basaltic fissure eruptions. </w:t>
      </w:r>
      <w:r w:rsidRPr="00217AC2">
        <w:rPr>
          <w:i/>
          <w:iCs/>
          <w:sz w:val="24"/>
        </w:rPr>
        <w:t>Earth and Planetary Science Letters</w:t>
      </w:r>
      <w:r w:rsidRPr="00217AC2">
        <w:rPr>
          <w:sz w:val="24"/>
        </w:rPr>
        <w:t xml:space="preserve">, </w:t>
      </w:r>
      <w:r w:rsidRPr="00217AC2">
        <w:rPr>
          <w:i/>
          <w:iCs/>
          <w:sz w:val="24"/>
        </w:rPr>
        <w:t>393</w:t>
      </w:r>
      <w:r w:rsidRPr="00217AC2">
        <w:rPr>
          <w:sz w:val="24"/>
        </w:rPr>
        <w:t>, 120–131. https://doi.org/10.1016/j.epsl.2014.02.031</w:t>
      </w:r>
    </w:p>
    <w:p w14:paraId="2AE2A5C3" w14:textId="77777777" w:rsidR="00217AC2" w:rsidRPr="00217AC2" w:rsidRDefault="00217AC2" w:rsidP="00217AC2">
      <w:pPr>
        <w:pStyle w:val="Bibliography"/>
        <w:rPr>
          <w:sz w:val="24"/>
        </w:rPr>
      </w:pPr>
      <w:r w:rsidRPr="00217AC2">
        <w:rPr>
          <w:sz w:val="24"/>
        </w:rPr>
        <w:t xml:space="preserve">Hauri, E., Plank, T., Fischer, T. P., Tamura, Y., &amp; Ishizuka, O. (2021). Melt Inclusion data from the Marianas and Izu volcanic arcs, and Mariana Trough back-arc basin [Data set]. </w:t>
      </w:r>
      <w:r w:rsidRPr="00217AC2">
        <w:rPr>
          <w:sz w:val="24"/>
        </w:rPr>
        <w:lastRenderedPageBreak/>
        <w:t>https://ecl.earthchem.org/view.php?id=2036: EARTHCHEM. https://doi.org/doi.org/10.1016/j.epsl.2008.08.015</w:t>
      </w:r>
    </w:p>
    <w:p w14:paraId="53FDFC8F" w14:textId="77777777" w:rsidR="00217AC2" w:rsidRPr="00217AC2" w:rsidRDefault="00217AC2" w:rsidP="00217AC2">
      <w:pPr>
        <w:pStyle w:val="Bibliography"/>
        <w:rPr>
          <w:sz w:val="24"/>
        </w:rPr>
      </w:pPr>
      <w:r w:rsidRPr="00217AC2">
        <w:rPr>
          <w:sz w:val="24"/>
        </w:rPr>
        <w:t xml:space="preserve">Hauri, E. H., Maclennan, J., McKenzie, D., Gronvold, K., Oskarsson, N., &amp; Shimizu, N. (2017). CO2 content beneath northern Iceland and the variability of mantle carbon. </w:t>
      </w:r>
      <w:r w:rsidRPr="00217AC2">
        <w:rPr>
          <w:i/>
          <w:iCs/>
          <w:sz w:val="24"/>
        </w:rPr>
        <w:t>Geology</w:t>
      </w:r>
      <w:r w:rsidRPr="00217AC2">
        <w:rPr>
          <w:sz w:val="24"/>
        </w:rPr>
        <w:t xml:space="preserve">, </w:t>
      </w:r>
      <w:r w:rsidRPr="00217AC2">
        <w:rPr>
          <w:i/>
          <w:iCs/>
          <w:sz w:val="24"/>
        </w:rPr>
        <w:t>46</w:t>
      </w:r>
      <w:r w:rsidRPr="00217AC2">
        <w:rPr>
          <w:sz w:val="24"/>
        </w:rPr>
        <w:t>(1), 55–58. https://doi.org/10.1130/G39413.1</w:t>
      </w:r>
    </w:p>
    <w:p w14:paraId="51CEE82B" w14:textId="77777777" w:rsidR="00217AC2" w:rsidRPr="00217AC2" w:rsidRDefault="00217AC2" w:rsidP="00217AC2">
      <w:pPr>
        <w:pStyle w:val="Bibliography"/>
        <w:rPr>
          <w:sz w:val="24"/>
        </w:rPr>
      </w:pPr>
      <w:r w:rsidRPr="00217AC2">
        <w:rPr>
          <w:sz w:val="24"/>
        </w:rPr>
        <w:t xml:space="preserve">Head, E. M., Shaw, A. M., Wallace, P. J., Sims, K. W. W., &amp; Carn, S. A. (2011). Insight into volatile behavior at Nyamuragira volcano (D.R. Congo, Africa) through olivine-hosted melt inclusions. </w:t>
      </w:r>
      <w:r w:rsidRPr="00217AC2">
        <w:rPr>
          <w:i/>
          <w:iCs/>
          <w:sz w:val="24"/>
        </w:rPr>
        <w:t>Geochemistry, Geophysics, Geosystems</w:t>
      </w:r>
      <w:r w:rsidRPr="00217AC2">
        <w:rPr>
          <w:sz w:val="24"/>
        </w:rPr>
        <w:t xml:space="preserve">, </w:t>
      </w:r>
      <w:r w:rsidRPr="00217AC2">
        <w:rPr>
          <w:i/>
          <w:iCs/>
          <w:sz w:val="24"/>
        </w:rPr>
        <w:t>12</w:t>
      </w:r>
      <w:r w:rsidRPr="00217AC2">
        <w:rPr>
          <w:sz w:val="24"/>
        </w:rPr>
        <w:t>(10). https://doi.org/10.1029/2011GC003699</w:t>
      </w:r>
    </w:p>
    <w:p w14:paraId="09AD9AE2" w14:textId="77777777" w:rsidR="00217AC2" w:rsidRPr="00217AC2" w:rsidRDefault="00217AC2" w:rsidP="00217AC2">
      <w:pPr>
        <w:pStyle w:val="Bibliography"/>
        <w:rPr>
          <w:sz w:val="24"/>
        </w:rPr>
      </w:pPr>
      <w:r w:rsidRPr="00217AC2">
        <w:rPr>
          <w:sz w:val="24"/>
        </w:rPr>
        <w:t xml:space="preserve">Helo, C., Longpré, M.-A., Shimizu, N., Clague, D. A., &amp; Stix, J. (2011). Explosive eruptions at mid-ocean ridges driven by CO2-rich magmas. </w:t>
      </w:r>
      <w:r w:rsidRPr="00217AC2">
        <w:rPr>
          <w:i/>
          <w:iCs/>
          <w:sz w:val="24"/>
        </w:rPr>
        <w:t>Nature Geoscience</w:t>
      </w:r>
      <w:r w:rsidRPr="00217AC2">
        <w:rPr>
          <w:sz w:val="24"/>
        </w:rPr>
        <w:t xml:space="preserve">, </w:t>
      </w:r>
      <w:r w:rsidRPr="00217AC2">
        <w:rPr>
          <w:i/>
          <w:iCs/>
          <w:sz w:val="24"/>
        </w:rPr>
        <w:t>4</w:t>
      </w:r>
      <w:r w:rsidRPr="00217AC2">
        <w:rPr>
          <w:sz w:val="24"/>
        </w:rPr>
        <w:t>(4), 260–263. https://doi.org/10.1038/ngeo1104</w:t>
      </w:r>
    </w:p>
    <w:p w14:paraId="641B7ABC" w14:textId="77777777" w:rsidR="00217AC2" w:rsidRPr="00217AC2" w:rsidRDefault="00217AC2" w:rsidP="00217AC2">
      <w:pPr>
        <w:pStyle w:val="Bibliography"/>
        <w:rPr>
          <w:sz w:val="24"/>
        </w:rPr>
      </w:pPr>
      <w:r w:rsidRPr="00217AC2">
        <w:rPr>
          <w:sz w:val="24"/>
        </w:rPr>
        <w:t xml:space="preserve">Helz, Rosalind T., Clague, D. A., Sisson, T. W., &amp; Thornber, C. R. (2014). </w:t>
      </w:r>
      <w:r w:rsidRPr="00217AC2">
        <w:rPr>
          <w:i/>
          <w:iCs/>
          <w:sz w:val="24"/>
        </w:rPr>
        <w:t>Petrologic insights into basaltic volcanism at historically active Hawaiian volcanoes</w:t>
      </w:r>
      <w:r w:rsidRPr="00217AC2">
        <w:rPr>
          <w:sz w:val="24"/>
        </w:rPr>
        <w:t xml:space="preserve">. </w:t>
      </w:r>
      <w:r w:rsidRPr="00217AC2">
        <w:rPr>
          <w:i/>
          <w:iCs/>
          <w:sz w:val="24"/>
        </w:rPr>
        <w:t>Characteristics of Hawaiian volcanoes</w:t>
      </w:r>
      <w:r w:rsidRPr="00217AC2">
        <w:rPr>
          <w:sz w:val="24"/>
        </w:rPr>
        <w:t xml:space="preserve"> (Vol. 1801, pp. 237–294). US Geological Survey, Professional Papers.</w:t>
      </w:r>
    </w:p>
    <w:p w14:paraId="0D4065B4" w14:textId="77777777" w:rsidR="00217AC2" w:rsidRPr="00217AC2" w:rsidRDefault="00217AC2" w:rsidP="00217AC2">
      <w:pPr>
        <w:pStyle w:val="Bibliography"/>
        <w:rPr>
          <w:sz w:val="24"/>
        </w:rPr>
      </w:pPr>
      <w:r w:rsidRPr="00217AC2">
        <w:rPr>
          <w:sz w:val="24"/>
        </w:rPr>
        <w:t xml:space="preserve">Helz, Rosalind Tuthill, &amp; Thornber, C. R. (1987). Geothermometry of Kilauea Iki lava lake, Hawaii. </w:t>
      </w:r>
      <w:r w:rsidRPr="00217AC2">
        <w:rPr>
          <w:i/>
          <w:iCs/>
          <w:sz w:val="24"/>
        </w:rPr>
        <w:t>Bulletin of Volcanology</w:t>
      </w:r>
      <w:r w:rsidRPr="00217AC2">
        <w:rPr>
          <w:sz w:val="24"/>
        </w:rPr>
        <w:t xml:space="preserve">, </w:t>
      </w:r>
      <w:r w:rsidRPr="00217AC2">
        <w:rPr>
          <w:i/>
          <w:iCs/>
          <w:sz w:val="24"/>
        </w:rPr>
        <w:t>49</w:t>
      </w:r>
      <w:r w:rsidRPr="00217AC2">
        <w:rPr>
          <w:sz w:val="24"/>
        </w:rPr>
        <w:t>(5), 651–668. https://doi.org/10.1007/BF01080357</w:t>
      </w:r>
    </w:p>
    <w:p w14:paraId="7A8A50FA" w14:textId="77777777" w:rsidR="00217AC2" w:rsidRPr="00217AC2" w:rsidRDefault="00217AC2" w:rsidP="00217AC2">
      <w:pPr>
        <w:pStyle w:val="Bibliography"/>
        <w:rPr>
          <w:sz w:val="24"/>
        </w:rPr>
      </w:pPr>
      <w:r w:rsidRPr="00217AC2">
        <w:rPr>
          <w:sz w:val="24"/>
        </w:rPr>
        <w:t xml:space="preserve">Hernandez Nava, A., Black, B. A., Gibson, S. A., Bodnar, R. J., Renne, P. R., &amp; Vanderkluysen, L. (2021). Reconciling early Deccan Traps CO2 outgassing and pre-KPB global climate. </w:t>
      </w:r>
      <w:r w:rsidRPr="00217AC2">
        <w:rPr>
          <w:i/>
          <w:iCs/>
          <w:sz w:val="24"/>
        </w:rPr>
        <w:t>Proceedings of the National Academy of Sciences</w:t>
      </w:r>
      <w:r w:rsidRPr="00217AC2">
        <w:rPr>
          <w:sz w:val="24"/>
        </w:rPr>
        <w:t xml:space="preserve">, </w:t>
      </w:r>
      <w:r w:rsidRPr="00217AC2">
        <w:rPr>
          <w:i/>
          <w:iCs/>
          <w:sz w:val="24"/>
        </w:rPr>
        <w:t>118</w:t>
      </w:r>
      <w:r w:rsidRPr="00217AC2">
        <w:rPr>
          <w:sz w:val="24"/>
        </w:rPr>
        <w:t>(14), e2007797118. https://doi.org/10.1073/pnas.2007797118</w:t>
      </w:r>
    </w:p>
    <w:p w14:paraId="27517591" w14:textId="77777777" w:rsidR="00217AC2" w:rsidRPr="00217AC2" w:rsidRDefault="00217AC2" w:rsidP="00217AC2">
      <w:pPr>
        <w:pStyle w:val="Bibliography"/>
        <w:rPr>
          <w:sz w:val="24"/>
        </w:rPr>
      </w:pPr>
      <w:r w:rsidRPr="00217AC2">
        <w:rPr>
          <w:sz w:val="24"/>
        </w:rPr>
        <w:lastRenderedPageBreak/>
        <w:t xml:space="preserve">Hudgins, T. R., Mukasa, S. B., Simon, A. C., Moore, G., &amp; Barifaijo, E. (2015). Melt inclusion evidence for CO2-rich melts beneath the western branch of the East African Rift: implications for long-term storage of volatiles in the deep lithospheric mantle. </w:t>
      </w:r>
      <w:r w:rsidRPr="00217AC2">
        <w:rPr>
          <w:i/>
          <w:iCs/>
          <w:sz w:val="24"/>
        </w:rPr>
        <w:t>Contributions to Mineralogy and Petrology</w:t>
      </w:r>
      <w:r w:rsidRPr="00217AC2">
        <w:rPr>
          <w:sz w:val="24"/>
        </w:rPr>
        <w:t xml:space="preserve">, </w:t>
      </w:r>
      <w:r w:rsidRPr="00217AC2">
        <w:rPr>
          <w:i/>
          <w:iCs/>
          <w:sz w:val="24"/>
        </w:rPr>
        <w:t>169</w:t>
      </w:r>
      <w:r w:rsidRPr="00217AC2">
        <w:rPr>
          <w:sz w:val="24"/>
        </w:rPr>
        <w:t>(5), 46. https://doi.org/10.1007/s00410-015-1140-9</w:t>
      </w:r>
    </w:p>
    <w:p w14:paraId="7B180122" w14:textId="77777777" w:rsidR="00217AC2" w:rsidRPr="00217AC2" w:rsidRDefault="00217AC2" w:rsidP="00217AC2">
      <w:pPr>
        <w:pStyle w:val="Bibliography"/>
        <w:rPr>
          <w:sz w:val="24"/>
        </w:rPr>
      </w:pPr>
      <w:r w:rsidRPr="00217AC2">
        <w:rPr>
          <w:sz w:val="24"/>
        </w:rPr>
        <w:t xml:space="preserve">Iacovino, K., Matthews, S., Wieser, P. E., Moore, G. M., &amp; Bégué, F. (2021). VESIcal Part I: An Open-Source Thermodynamic Model Engine for Mixed Volatile (H2O-CO2) Solubility in Silicate Melts. </w:t>
      </w:r>
      <w:r w:rsidRPr="00217AC2">
        <w:rPr>
          <w:i/>
          <w:iCs/>
          <w:sz w:val="24"/>
        </w:rPr>
        <w:t>Earth and Space Science</w:t>
      </w:r>
      <w:r w:rsidRPr="00217AC2">
        <w:rPr>
          <w:sz w:val="24"/>
        </w:rPr>
        <w:t xml:space="preserve">, </w:t>
      </w:r>
      <w:r w:rsidRPr="00217AC2">
        <w:rPr>
          <w:i/>
          <w:iCs/>
          <w:sz w:val="24"/>
        </w:rPr>
        <w:t>8</w:t>
      </w:r>
      <w:r w:rsidRPr="00217AC2">
        <w:rPr>
          <w:sz w:val="24"/>
        </w:rPr>
        <w:t>(11), e2020EA001584. https://doi.org/10.1029/2020EA001584</w:t>
      </w:r>
    </w:p>
    <w:p w14:paraId="62F05DCD" w14:textId="77777777" w:rsidR="00217AC2" w:rsidRPr="00217AC2" w:rsidRDefault="00217AC2" w:rsidP="00217AC2">
      <w:pPr>
        <w:pStyle w:val="Bibliography"/>
        <w:rPr>
          <w:sz w:val="24"/>
        </w:rPr>
      </w:pPr>
      <w:r w:rsidRPr="00217AC2">
        <w:rPr>
          <w:sz w:val="24"/>
        </w:rPr>
        <w:t xml:space="preserve">Iddon, F., &amp; Edmonds, M. (2020). Volatile-Rich Magmas Distributed Through the Upper Crust in the Main Ethiopian Rift. </w:t>
      </w:r>
      <w:r w:rsidRPr="00217AC2">
        <w:rPr>
          <w:i/>
          <w:iCs/>
          <w:sz w:val="24"/>
        </w:rPr>
        <w:t>Geochemistry, Geophysics, Geosystems</w:t>
      </w:r>
      <w:r w:rsidRPr="00217AC2">
        <w:rPr>
          <w:sz w:val="24"/>
        </w:rPr>
        <w:t xml:space="preserve">, </w:t>
      </w:r>
      <w:r w:rsidRPr="00217AC2">
        <w:rPr>
          <w:i/>
          <w:iCs/>
          <w:sz w:val="24"/>
        </w:rPr>
        <w:t>21</w:t>
      </w:r>
      <w:r w:rsidRPr="00217AC2">
        <w:rPr>
          <w:sz w:val="24"/>
        </w:rPr>
        <w:t>(6), e2019GC008904. https://doi.org/10.1029/2019GC008904</w:t>
      </w:r>
    </w:p>
    <w:p w14:paraId="3A4B6368" w14:textId="77777777" w:rsidR="00217AC2" w:rsidRPr="00217AC2" w:rsidRDefault="00217AC2" w:rsidP="00217AC2">
      <w:pPr>
        <w:pStyle w:val="Bibliography"/>
        <w:rPr>
          <w:sz w:val="24"/>
        </w:rPr>
      </w:pPr>
      <w:r w:rsidRPr="00217AC2">
        <w:rPr>
          <w:sz w:val="24"/>
        </w:rPr>
        <w:t xml:space="preserve">Jarosewich, E., Nelen, J. A., &amp; Norberg, J. A. (1980). Reference samples for electron microprobe analysis. </w:t>
      </w:r>
      <w:r w:rsidRPr="00217AC2">
        <w:rPr>
          <w:i/>
          <w:iCs/>
          <w:sz w:val="24"/>
        </w:rPr>
        <w:t>Geostandards Newsletter</w:t>
      </w:r>
      <w:r w:rsidRPr="00217AC2">
        <w:rPr>
          <w:sz w:val="24"/>
        </w:rPr>
        <w:t xml:space="preserve">, </w:t>
      </w:r>
      <w:r w:rsidRPr="00217AC2">
        <w:rPr>
          <w:i/>
          <w:iCs/>
          <w:sz w:val="24"/>
        </w:rPr>
        <w:t>4</w:t>
      </w:r>
      <w:r w:rsidRPr="00217AC2">
        <w:rPr>
          <w:sz w:val="24"/>
        </w:rPr>
        <w:t>(1), 43–47.</w:t>
      </w:r>
    </w:p>
    <w:p w14:paraId="79314FC4" w14:textId="77777777" w:rsidR="00217AC2" w:rsidRPr="00217AC2" w:rsidRDefault="00217AC2" w:rsidP="00217AC2">
      <w:pPr>
        <w:pStyle w:val="Bibliography"/>
        <w:rPr>
          <w:sz w:val="24"/>
        </w:rPr>
      </w:pPr>
      <w:r w:rsidRPr="00217AC2">
        <w:rPr>
          <w:sz w:val="24"/>
        </w:rPr>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217AC2">
        <w:rPr>
          <w:i/>
          <w:iCs/>
          <w:sz w:val="24"/>
        </w:rPr>
        <w:t>Journal of Petrology</w:t>
      </w:r>
      <w:r w:rsidRPr="00217AC2">
        <w:rPr>
          <w:sz w:val="24"/>
        </w:rPr>
        <w:t xml:space="preserve">, </w:t>
      </w:r>
      <w:r w:rsidRPr="00217AC2">
        <w:rPr>
          <w:i/>
          <w:iCs/>
          <w:sz w:val="24"/>
        </w:rPr>
        <w:t>50</w:t>
      </w:r>
      <w:r w:rsidRPr="00217AC2">
        <w:rPr>
          <w:sz w:val="24"/>
        </w:rPr>
        <w:t>(9), 1729–1764. https://doi.org/10.1093/petrology/egp051</w:t>
      </w:r>
    </w:p>
    <w:p w14:paraId="73CDFAE0" w14:textId="77777777" w:rsidR="00217AC2" w:rsidRPr="00217AC2" w:rsidRDefault="00217AC2" w:rsidP="00217AC2">
      <w:pPr>
        <w:pStyle w:val="Bibliography"/>
        <w:rPr>
          <w:sz w:val="24"/>
        </w:rPr>
      </w:pPr>
      <w:r w:rsidRPr="00217AC2">
        <w:rPr>
          <w:sz w:val="24"/>
        </w:rPr>
        <w:t xml:space="preserve">Kelley, K. A., &amp; Cottrell, E. (2009). Water and the Oxidation State of Subduction Zone Magmas. </w:t>
      </w:r>
      <w:r w:rsidRPr="00217AC2">
        <w:rPr>
          <w:i/>
          <w:iCs/>
          <w:sz w:val="24"/>
        </w:rPr>
        <w:t>Science</w:t>
      </w:r>
      <w:r w:rsidRPr="00217AC2">
        <w:rPr>
          <w:sz w:val="24"/>
        </w:rPr>
        <w:t xml:space="preserve">, </w:t>
      </w:r>
      <w:r w:rsidRPr="00217AC2">
        <w:rPr>
          <w:i/>
          <w:iCs/>
          <w:sz w:val="24"/>
        </w:rPr>
        <w:t>325</w:t>
      </w:r>
      <w:r w:rsidRPr="00217AC2">
        <w:rPr>
          <w:sz w:val="24"/>
        </w:rPr>
        <w:t>(5940), 605–607. https://doi.org/10.1126/science.1174156</w:t>
      </w:r>
    </w:p>
    <w:p w14:paraId="401E5A23" w14:textId="77777777" w:rsidR="00217AC2" w:rsidRPr="00217AC2" w:rsidRDefault="00217AC2" w:rsidP="00217AC2">
      <w:pPr>
        <w:pStyle w:val="Bibliography"/>
        <w:rPr>
          <w:sz w:val="24"/>
        </w:rPr>
      </w:pPr>
      <w:r w:rsidRPr="00217AC2">
        <w:rPr>
          <w:sz w:val="24"/>
        </w:rPr>
        <w:lastRenderedPageBreak/>
        <w:t xml:space="preserve">Kelley, K. A., Plank, T., Newman, S., Stolper, E. M., Grove, T. L., Parman, S., &amp; Hauri, E. H. (2010). Mantle Melting as a Function of Water Content beneath the Mariana Arc. </w:t>
      </w:r>
      <w:r w:rsidRPr="00217AC2">
        <w:rPr>
          <w:i/>
          <w:iCs/>
          <w:sz w:val="24"/>
        </w:rPr>
        <w:t>Journal of Petrology</w:t>
      </w:r>
      <w:r w:rsidRPr="00217AC2">
        <w:rPr>
          <w:sz w:val="24"/>
        </w:rPr>
        <w:t xml:space="preserve">, </w:t>
      </w:r>
      <w:r w:rsidRPr="00217AC2">
        <w:rPr>
          <w:i/>
          <w:iCs/>
          <w:sz w:val="24"/>
        </w:rPr>
        <w:t>51</w:t>
      </w:r>
      <w:r w:rsidRPr="00217AC2">
        <w:rPr>
          <w:sz w:val="24"/>
        </w:rPr>
        <w:t>(8), 1711–1738. https://doi.org/10.1093/petrology/egq036</w:t>
      </w:r>
    </w:p>
    <w:p w14:paraId="6774C6CE" w14:textId="77777777" w:rsidR="00217AC2" w:rsidRPr="00217AC2" w:rsidRDefault="00217AC2" w:rsidP="00217AC2">
      <w:pPr>
        <w:pStyle w:val="Bibliography"/>
        <w:rPr>
          <w:sz w:val="24"/>
        </w:rPr>
      </w:pPr>
      <w:r w:rsidRPr="00217AC2">
        <w:rPr>
          <w:sz w:val="24"/>
        </w:rPr>
        <w:t xml:space="preserve">Koleszar, A. M., Saal, A. E., Hauri, E. H., Nagle, A. N., Liang, Y., &amp; Kurz, M. D. (2009). The volatile contents of the Galapagos plume; evidence for H2O and F open system behavior in melt inclusions. </w:t>
      </w:r>
      <w:r w:rsidRPr="00217AC2">
        <w:rPr>
          <w:i/>
          <w:iCs/>
          <w:sz w:val="24"/>
        </w:rPr>
        <w:t>Earth and Planetary Science Letters</w:t>
      </w:r>
      <w:r w:rsidRPr="00217AC2">
        <w:rPr>
          <w:sz w:val="24"/>
        </w:rPr>
        <w:t xml:space="preserve">, </w:t>
      </w:r>
      <w:r w:rsidRPr="00217AC2">
        <w:rPr>
          <w:i/>
          <w:iCs/>
          <w:sz w:val="24"/>
        </w:rPr>
        <w:t>287</w:t>
      </w:r>
      <w:r w:rsidRPr="00217AC2">
        <w:rPr>
          <w:sz w:val="24"/>
        </w:rPr>
        <w:t>(3–4), 442–452.</w:t>
      </w:r>
    </w:p>
    <w:p w14:paraId="05FBC1BA" w14:textId="77777777" w:rsidR="00217AC2" w:rsidRPr="00217AC2" w:rsidRDefault="00217AC2" w:rsidP="00217AC2">
      <w:pPr>
        <w:pStyle w:val="Bibliography"/>
        <w:rPr>
          <w:sz w:val="24"/>
        </w:rPr>
      </w:pPr>
      <w:r w:rsidRPr="00217AC2">
        <w:rPr>
          <w:sz w:val="24"/>
        </w:rPr>
        <w:t xml:space="preserve">Lerner, A. H., Wallace, P. J., Shea, T., Mourey, A. J., Kelly, P. J., Nadeau, P. A., et al. (2021). The petrologic and degassing behavior of sulfur and other magmatic volatiles from the 2018 eruption of Kīlauea, Hawaiʻi: melt concentrations, magma storage depths, and magma recycling. </w:t>
      </w:r>
      <w:r w:rsidRPr="00217AC2">
        <w:rPr>
          <w:i/>
          <w:iCs/>
          <w:sz w:val="24"/>
        </w:rPr>
        <w:t>Bulletin of Volcanology</w:t>
      </w:r>
      <w:r w:rsidRPr="00217AC2">
        <w:rPr>
          <w:sz w:val="24"/>
        </w:rPr>
        <w:t xml:space="preserve">, </w:t>
      </w:r>
      <w:r w:rsidRPr="00217AC2">
        <w:rPr>
          <w:i/>
          <w:iCs/>
          <w:sz w:val="24"/>
        </w:rPr>
        <w:t>83</w:t>
      </w:r>
      <w:r w:rsidRPr="00217AC2">
        <w:rPr>
          <w:sz w:val="24"/>
        </w:rPr>
        <w:t>(6), 1–32.</w:t>
      </w:r>
    </w:p>
    <w:p w14:paraId="2643BDD6" w14:textId="77777777" w:rsidR="00217AC2" w:rsidRPr="00217AC2" w:rsidRDefault="00217AC2" w:rsidP="00217AC2">
      <w:pPr>
        <w:pStyle w:val="Bibliography"/>
        <w:rPr>
          <w:sz w:val="24"/>
        </w:rPr>
      </w:pPr>
      <w:r w:rsidRPr="00217AC2">
        <w:rPr>
          <w:sz w:val="24"/>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217AC2">
        <w:rPr>
          <w:i/>
          <w:iCs/>
          <w:sz w:val="24"/>
        </w:rPr>
        <w:t>Earth and Planetary Science Letters</w:t>
      </w:r>
      <w:r w:rsidRPr="00217AC2">
        <w:rPr>
          <w:sz w:val="24"/>
        </w:rPr>
        <w:t xml:space="preserve">, </w:t>
      </w:r>
      <w:r w:rsidRPr="00217AC2">
        <w:rPr>
          <w:i/>
          <w:iCs/>
          <w:sz w:val="24"/>
        </w:rPr>
        <w:t>628</w:t>
      </w:r>
      <w:r w:rsidRPr="00217AC2">
        <w:rPr>
          <w:sz w:val="24"/>
        </w:rPr>
        <w:t>, 118579. https://doi.org/10.1016/j.epsl.2024.118579</w:t>
      </w:r>
    </w:p>
    <w:p w14:paraId="0FD6763D" w14:textId="77777777" w:rsidR="00217AC2" w:rsidRPr="00217AC2" w:rsidRDefault="00217AC2" w:rsidP="00217AC2">
      <w:pPr>
        <w:pStyle w:val="Bibliography"/>
        <w:rPr>
          <w:sz w:val="24"/>
        </w:rPr>
      </w:pPr>
      <w:r w:rsidRPr="00217AC2">
        <w:rPr>
          <w:sz w:val="24"/>
        </w:rPr>
        <w:t xml:space="preserve">Liu, E. J., Cashman, K. V., Miller, E., Moore, H., Edmonds, M., Kunz, B. E., et al. (2020). Petrologic monitoring at Volcán de Fuego, Guatemala. </w:t>
      </w:r>
      <w:r w:rsidRPr="00217AC2">
        <w:rPr>
          <w:i/>
          <w:iCs/>
          <w:sz w:val="24"/>
        </w:rPr>
        <w:t>Journal of Volcanology and Geothermal Research</w:t>
      </w:r>
      <w:r w:rsidRPr="00217AC2">
        <w:rPr>
          <w:sz w:val="24"/>
        </w:rPr>
        <w:t xml:space="preserve">, </w:t>
      </w:r>
      <w:r w:rsidRPr="00217AC2">
        <w:rPr>
          <w:i/>
          <w:iCs/>
          <w:sz w:val="24"/>
        </w:rPr>
        <w:t>405</w:t>
      </w:r>
      <w:r w:rsidRPr="00217AC2">
        <w:rPr>
          <w:sz w:val="24"/>
        </w:rPr>
        <w:t>, 107044. https://doi.org/10.1016/j.jvolgeores.2020.107044</w:t>
      </w:r>
    </w:p>
    <w:p w14:paraId="3182BE2E" w14:textId="77777777" w:rsidR="00217AC2" w:rsidRPr="00217AC2" w:rsidRDefault="00217AC2" w:rsidP="00217AC2">
      <w:pPr>
        <w:pStyle w:val="Bibliography"/>
        <w:rPr>
          <w:sz w:val="24"/>
        </w:rPr>
      </w:pPr>
      <w:r w:rsidRPr="00217AC2">
        <w:rPr>
          <w:sz w:val="24"/>
        </w:rPr>
        <w:t xml:space="preserve">Lloyd, A. S., Plank, T., Ruprecht, P., Hauri, E. H., &amp; Rose, W. (2013). Volatile loss from melt inclusions in pyroclasts of differing sizes. </w:t>
      </w:r>
      <w:r w:rsidRPr="00217AC2">
        <w:rPr>
          <w:i/>
          <w:iCs/>
          <w:sz w:val="24"/>
        </w:rPr>
        <w:t>Contributions to Mineralogy and Petrology</w:t>
      </w:r>
      <w:r w:rsidRPr="00217AC2">
        <w:rPr>
          <w:sz w:val="24"/>
        </w:rPr>
        <w:t xml:space="preserve">, </w:t>
      </w:r>
      <w:r w:rsidRPr="00217AC2">
        <w:rPr>
          <w:i/>
          <w:iCs/>
          <w:sz w:val="24"/>
        </w:rPr>
        <w:t>165</w:t>
      </w:r>
      <w:r w:rsidRPr="00217AC2">
        <w:rPr>
          <w:sz w:val="24"/>
        </w:rPr>
        <w:t>(1), 129–153. https://doi.org/10.1007/s00410-012-0800-2</w:t>
      </w:r>
    </w:p>
    <w:p w14:paraId="7FC6B124" w14:textId="77777777" w:rsidR="00217AC2" w:rsidRPr="00217AC2" w:rsidRDefault="00217AC2" w:rsidP="00217AC2">
      <w:pPr>
        <w:pStyle w:val="Bibliography"/>
        <w:rPr>
          <w:sz w:val="24"/>
        </w:rPr>
      </w:pPr>
      <w:r w:rsidRPr="00217AC2">
        <w:rPr>
          <w:sz w:val="24"/>
        </w:rPr>
        <w:t xml:space="preserve">Longpré, M.-A., Stix, J., Klügel, A., &amp; Shimizu, N. (2017). Mantle to surface degassing of carbon- and sulphur-rich alkaline magma at El Hierro, Canary Islands. </w:t>
      </w:r>
      <w:r w:rsidRPr="00217AC2">
        <w:rPr>
          <w:i/>
          <w:iCs/>
          <w:sz w:val="24"/>
        </w:rPr>
        <w:t>Earth and Planetary Science Letters</w:t>
      </w:r>
      <w:r w:rsidRPr="00217AC2">
        <w:rPr>
          <w:sz w:val="24"/>
        </w:rPr>
        <w:t xml:space="preserve">, </w:t>
      </w:r>
      <w:r w:rsidRPr="00217AC2">
        <w:rPr>
          <w:i/>
          <w:iCs/>
          <w:sz w:val="24"/>
        </w:rPr>
        <w:t>460</w:t>
      </w:r>
      <w:r w:rsidRPr="00217AC2">
        <w:rPr>
          <w:sz w:val="24"/>
        </w:rPr>
        <w:t>, 268–280. https://doi.org/10.1016/j.epsl.2016.11.043</w:t>
      </w:r>
    </w:p>
    <w:p w14:paraId="0486A865" w14:textId="77777777" w:rsidR="00217AC2" w:rsidRPr="00217AC2" w:rsidRDefault="00217AC2" w:rsidP="00217AC2">
      <w:pPr>
        <w:pStyle w:val="Bibliography"/>
        <w:rPr>
          <w:sz w:val="24"/>
        </w:rPr>
      </w:pPr>
      <w:r w:rsidRPr="00217AC2">
        <w:rPr>
          <w:sz w:val="24"/>
        </w:rPr>
        <w:lastRenderedPageBreak/>
        <w:t xml:space="preserve">Lynn, K. J., Nadeau, P. A., Ruth, D. C. S., Chang, J. C., Dotray, P. J., &amp; Johanson, I. A. (2024). Olivine diffusion constrains months-scale magma transport within Kīlauea volcano’s summit reservoir system prior to the 2020 eruption. </w:t>
      </w:r>
      <w:r w:rsidRPr="00217AC2">
        <w:rPr>
          <w:i/>
          <w:iCs/>
          <w:sz w:val="24"/>
        </w:rPr>
        <w:t>Bulletin of Volcanology</w:t>
      </w:r>
      <w:r w:rsidRPr="00217AC2">
        <w:rPr>
          <w:sz w:val="24"/>
        </w:rPr>
        <w:t xml:space="preserve">, </w:t>
      </w:r>
      <w:r w:rsidRPr="00217AC2">
        <w:rPr>
          <w:i/>
          <w:iCs/>
          <w:sz w:val="24"/>
        </w:rPr>
        <w:t>86</w:t>
      </w:r>
      <w:r w:rsidRPr="00217AC2">
        <w:rPr>
          <w:sz w:val="24"/>
        </w:rPr>
        <w:t>(4), 31. https://doi.org/10.1007/s00445-024-01714-y</w:t>
      </w:r>
    </w:p>
    <w:p w14:paraId="3CF6D6F9" w14:textId="77777777" w:rsidR="00217AC2" w:rsidRPr="00217AC2" w:rsidRDefault="00217AC2" w:rsidP="00217AC2">
      <w:pPr>
        <w:pStyle w:val="Bibliography"/>
        <w:rPr>
          <w:sz w:val="24"/>
        </w:rPr>
      </w:pPr>
      <w:r w:rsidRPr="00217AC2">
        <w:rPr>
          <w:sz w:val="24"/>
        </w:rPr>
        <w:t xml:space="preserve">Manzini, M., Bouvier, A.-S., Baumgartner, L. P., Rose-Koga, E. F., Schiano, P., &amp; Shimizu, N. (2019). Grain scale processes recorded by oxygen isotopes in olivine-hosted melt inclusions from two MORB samples. </w:t>
      </w:r>
      <w:r w:rsidRPr="00217AC2">
        <w:rPr>
          <w:i/>
          <w:iCs/>
          <w:sz w:val="24"/>
        </w:rPr>
        <w:t>Chemical Geology</w:t>
      </w:r>
      <w:r w:rsidRPr="00217AC2">
        <w:rPr>
          <w:sz w:val="24"/>
        </w:rPr>
        <w:t xml:space="preserve">, </w:t>
      </w:r>
      <w:r w:rsidRPr="00217AC2">
        <w:rPr>
          <w:i/>
          <w:iCs/>
          <w:sz w:val="24"/>
        </w:rPr>
        <w:t>511</w:t>
      </w:r>
      <w:r w:rsidRPr="00217AC2">
        <w:rPr>
          <w:sz w:val="24"/>
        </w:rPr>
        <w:t>, 11–20. https://doi.org/10.1016/j.chemgeo.2019.02.025</w:t>
      </w:r>
    </w:p>
    <w:p w14:paraId="64A1F5B5" w14:textId="77777777" w:rsidR="00217AC2" w:rsidRPr="00217AC2" w:rsidRDefault="00217AC2" w:rsidP="00217AC2">
      <w:pPr>
        <w:pStyle w:val="Bibliography"/>
        <w:rPr>
          <w:sz w:val="24"/>
        </w:rPr>
      </w:pPr>
      <w:r w:rsidRPr="00217AC2">
        <w:rPr>
          <w:sz w:val="24"/>
        </w:rPr>
        <w:t xml:space="preserve">Métrich, N., Zanon, V., Créon, L., Hildenbrand, A., Moreira, M., &amp; Marques, F. O. (2014). Is the ‘Azores Hotspot’ a Wetspot? Insights from the Geochemistry of Fluid and Melt Inclusions in Olivine of Pico Basalts. </w:t>
      </w:r>
      <w:r w:rsidRPr="00217AC2">
        <w:rPr>
          <w:i/>
          <w:iCs/>
          <w:sz w:val="24"/>
        </w:rPr>
        <w:t>Journal of Petrology</w:t>
      </w:r>
      <w:r w:rsidRPr="00217AC2">
        <w:rPr>
          <w:sz w:val="24"/>
        </w:rPr>
        <w:t xml:space="preserve">, </w:t>
      </w:r>
      <w:r w:rsidRPr="00217AC2">
        <w:rPr>
          <w:i/>
          <w:iCs/>
          <w:sz w:val="24"/>
        </w:rPr>
        <w:t>55</w:t>
      </w:r>
      <w:r w:rsidRPr="00217AC2">
        <w:rPr>
          <w:sz w:val="24"/>
        </w:rPr>
        <w:t>(2), 377–393. https://doi.org/10.1093/petrology/egt071</w:t>
      </w:r>
    </w:p>
    <w:p w14:paraId="345C0622" w14:textId="77777777" w:rsidR="00217AC2" w:rsidRPr="00217AC2" w:rsidRDefault="00217AC2" w:rsidP="00217AC2">
      <w:pPr>
        <w:pStyle w:val="Bibliography"/>
        <w:rPr>
          <w:sz w:val="24"/>
        </w:rPr>
      </w:pPr>
      <w:r w:rsidRPr="00217AC2">
        <w:rPr>
          <w:sz w:val="24"/>
        </w:rPr>
        <w:t xml:space="preserve">Miller, W. G. R., Maclennan, J., Shorttle, O., Gaetani, G. A., Le Roux, V., &amp; Klein, F. (2019). Estimating the carbon content of the deep mantle with Icelandic melt inclusions. </w:t>
      </w:r>
      <w:r w:rsidRPr="00217AC2">
        <w:rPr>
          <w:i/>
          <w:iCs/>
          <w:sz w:val="24"/>
        </w:rPr>
        <w:t>Earth and Planetary Science Letters</w:t>
      </w:r>
      <w:r w:rsidRPr="00217AC2">
        <w:rPr>
          <w:sz w:val="24"/>
        </w:rPr>
        <w:t xml:space="preserve">, </w:t>
      </w:r>
      <w:r w:rsidRPr="00217AC2">
        <w:rPr>
          <w:i/>
          <w:iCs/>
          <w:sz w:val="24"/>
        </w:rPr>
        <w:t>523</w:t>
      </w:r>
      <w:r w:rsidRPr="00217AC2">
        <w:rPr>
          <w:sz w:val="24"/>
        </w:rPr>
        <w:t>, 115699. https://doi.org/10.1016/j.epsl.2019.07.002</w:t>
      </w:r>
    </w:p>
    <w:p w14:paraId="496416F9" w14:textId="77777777" w:rsidR="00217AC2" w:rsidRPr="00217AC2" w:rsidRDefault="00217AC2" w:rsidP="00217AC2">
      <w:pPr>
        <w:pStyle w:val="Bibliography"/>
        <w:rPr>
          <w:sz w:val="24"/>
        </w:rPr>
      </w:pPr>
      <w:r w:rsidRPr="00217AC2">
        <w:rPr>
          <w:sz w:val="24"/>
        </w:rPr>
        <w:t xml:space="preserve">de Moor, J. M., Fischer, T. P., King, P. L., Botcharnikov, R. E., Hervig, R. L., Hilton, D. R., et al. (2013). Volatile-rich silicate melts from Oldoinyo Lengai volcano (Tanzania): Implications for carbonatite genesis and eruptive behavior. </w:t>
      </w:r>
      <w:r w:rsidRPr="00217AC2">
        <w:rPr>
          <w:i/>
          <w:iCs/>
          <w:sz w:val="24"/>
        </w:rPr>
        <w:t>Earth and Planetary Science Letters</w:t>
      </w:r>
      <w:r w:rsidRPr="00217AC2">
        <w:rPr>
          <w:sz w:val="24"/>
        </w:rPr>
        <w:t xml:space="preserve">, </w:t>
      </w:r>
      <w:r w:rsidRPr="00217AC2">
        <w:rPr>
          <w:i/>
          <w:iCs/>
          <w:sz w:val="24"/>
        </w:rPr>
        <w:t>361</w:t>
      </w:r>
      <w:r w:rsidRPr="00217AC2">
        <w:rPr>
          <w:sz w:val="24"/>
        </w:rPr>
        <w:t>, 379–390. https://doi.org/10.1016/j.epsl.2012.11.006</w:t>
      </w:r>
    </w:p>
    <w:p w14:paraId="1FD23962" w14:textId="77777777" w:rsidR="00217AC2" w:rsidRPr="00217AC2" w:rsidRDefault="00217AC2" w:rsidP="00217AC2">
      <w:pPr>
        <w:pStyle w:val="Bibliography"/>
        <w:rPr>
          <w:sz w:val="24"/>
        </w:rPr>
      </w:pPr>
      <w:r w:rsidRPr="00217AC2">
        <w:rPr>
          <w:sz w:val="24"/>
        </w:rPr>
        <w:t xml:space="preserve">Moore, L. R., Gazel, E., &amp; Bodnar, R. J. (2021). The volatile budget of Hawaiian magmatism: Constraints from melt inclusions from Haleakala volcano, Hawaii. </w:t>
      </w:r>
      <w:r w:rsidRPr="00217AC2">
        <w:rPr>
          <w:i/>
          <w:iCs/>
          <w:sz w:val="24"/>
        </w:rPr>
        <w:t>Journal of Volcanology and Geothermal Research</w:t>
      </w:r>
      <w:r w:rsidRPr="00217AC2">
        <w:rPr>
          <w:sz w:val="24"/>
        </w:rPr>
        <w:t xml:space="preserve">, </w:t>
      </w:r>
      <w:r w:rsidRPr="00217AC2">
        <w:rPr>
          <w:i/>
          <w:iCs/>
          <w:sz w:val="24"/>
        </w:rPr>
        <w:t>410</w:t>
      </w:r>
      <w:r w:rsidRPr="00217AC2">
        <w:rPr>
          <w:sz w:val="24"/>
        </w:rPr>
        <w:t>, 107144. https://doi.org/10.1016/j.jvolgeores.2020.107144</w:t>
      </w:r>
    </w:p>
    <w:p w14:paraId="5EF01FCB" w14:textId="77777777" w:rsidR="00217AC2" w:rsidRPr="00217AC2" w:rsidRDefault="00217AC2" w:rsidP="00217AC2">
      <w:pPr>
        <w:pStyle w:val="Bibliography"/>
        <w:rPr>
          <w:sz w:val="24"/>
        </w:rPr>
      </w:pPr>
      <w:r w:rsidRPr="00217AC2">
        <w:rPr>
          <w:sz w:val="24"/>
        </w:rPr>
        <w:lastRenderedPageBreak/>
        <w:t xml:space="preserve">Moore, Lowell R., Gazel, E., Tuohy, R., Lloyd, A. S., Esposito, R., Steele-MacInnis, M., et al. (2015). Bubbles matter: An assessment of the contribution of vapor bubbles to melt inclusion volatile budgets. </w:t>
      </w:r>
      <w:r w:rsidRPr="00217AC2">
        <w:rPr>
          <w:i/>
          <w:iCs/>
          <w:sz w:val="24"/>
        </w:rPr>
        <w:t>American Mineralogist</w:t>
      </w:r>
      <w:r w:rsidRPr="00217AC2">
        <w:rPr>
          <w:sz w:val="24"/>
        </w:rPr>
        <w:t xml:space="preserve">, </w:t>
      </w:r>
      <w:r w:rsidRPr="00217AC2">
        <w:rPr>
          <w:i/>
          <w:iCs/>
          <w:sz w:val="24"/>
        </w:rPr>
        <w:t>100</w:t>
      </w:r>
      <w:r w:rsidRPr="00217AC2">
        <w:rPr>
          <w:sz w:val="24"/>
        </w:rPr>
        <w:t>(4), 806–823.</w:t>
      </w:r>
    </w:p>
    <w:p w14:paraId="3D009B9E" w14:textId="77777777" w:rsidR="00217AC2" w:rsidRPr="00217AC2" w:rsidRDefault="00217AC2" w:rsidP="00217AC2">
      <w:pPr>
        <w:pStyle w:val="Bibliography"/>
        <w:rPr>
          <w:sz w:val="24"/>
        </w:rPr>
      </w:pPr>
      <w:r w:rsidRPr="00217AC2">
        <w:rPr>
          <w:sz w:val="24"/>
        </w:rPr>
        <w:t xml:space="preserve">Moore, Lowell R., Mironov, N., Portnyagin, M., Gazel, E., &amp; Bodnar, R. J. (2018). Volatile contents of primitive bubble-bearing melt inclusions from Klyuchevskoy volcano, Kamchatka: Comparison of volatile contents determined by mass-balance versus experimental homogenization. </w:t>
      </w:r>
      <w:r w:rsidRPr="00217AC2">
        <w:rPr>
          <w:i/>
          <w:iCs/>
          <w:sz w:val="24"/>
        </w:rPr>
        <w:t>Journal of Volcanology and Geothermal Research</w:t>
      </w:r>
      <w:r w:rsidRPr="00217AC2">
        <w:rPr>
          <w:sz w:val="24"/>
        </w:rPr>
        <w:t xml:space="preserve">, </w:t>
      </w:r>
      <w:r w:rsidRPr="00217AC2">
        <w:rPr>
          <w:i/>
          <w:iCs/>
          <w:sz w:val="24"/>
        </w:rPr>
        <w:t>358</w:t>
      </w:r>
      <w:r w:rsidRPr="00217AC2">
        <w:rPr>
          <w:sz w:val="24"/>
        </w:rPr>
        <w:t>, 124–131. https://doi.org/10.1016/j.jvolgeores.2018.03.007</w:t>
      </w:r>
    </w:p>
    <w:p w14:paraId="5B5ED350" w14:textId="77777777" w:rsidR="00217AC2" w:rsidRPr="00217AC2" w:rsidRDefault="00217AC2" w:rsidP="00217AC2">
      <w:pPr>
        <w:pStyle w:val="Bibliography"/>
        <w:rPr>
          <w:sz w:val="24"/>
        </w:rPr>
      </w:pPr>
      <w:r w:rsidRPr="00217AC2">
        <w:rPr>
          <w:sz w:val="24"/>
        </w:rPr>
        <w:t xml:space="preserve">Mormone, A., Piochi, M., Bellatreccia, F., De Astis, G., Moretti, R., Ventura, G. D., et al. (2011). A CO2-rich magma source beneath the Phlegraean Volcanic District (Southern Italy): Evidence from a melt inclusion study. </w:t>
      </w:r>
      <w:r w:rsidRPr="00217AC2">
        <w:rPr>
          <w:i/>
          <w:iCs/>
          <w:sz w:val="24"/>
        </w:rPr>
        <w:t>Chemical Geology</w:t>
      </w:r>
      <w:r w:rsidRPr="00217AC2">
        <w:rPr>
          <w:sz w:val="24"/>
        </w:rPr>
        <w:t xml:space="preserve">, </w:t>
      </w:r>
      <w:r w:rsidRPr="00217AC2">
        <w:rPr>
          <w:i/>
          <w:iCs/>
          <w:sz w:val="24"/>
        </w:rPr>
        <w:t>287</w:t>
      </w:r>
      <w:r w:rsidRPr="00217AC2">
        <w:rPr>
          <w:sz w:val="24"/>
        </w:rPr>
        <w:t>(1), 66–80. https://doi.org/10.1016/j.chemgeo.2011.05.019</w:t>
      </w:r>
    </w:p>
    <w:p w14:paraId="5FDD98E0" w14:textId="77777777" w:rsidR="00217AC2" w:rsidRPr="00217AC2" w:rsidRDefault="00217AC2" w:rsidP="00217AC2">
      <w:pPr>
        <w:pStyle w:val="Bibliography"/>
        <w:rPr>
          <w:sz w:val="24"/>
        </w:rPr>
      </w:pPr>
      <w:r w:rsidRPr="00217AC2">
        <w:rPr>
          <w:sz w:val="24"/>
        </w:rPr>
        <w:t xml:space="preserve">Mourey, A. J., Shea, T., Costa, F., Shiro, B., &amp; Longman, R. J. (2023). Years of magma intrusion primed Kīlauea Volcano (Hawai’i) for the 2018 eruption: evidence from olivine diffusion chronometry and monitoring data. </w:t>
      </w:r>
      <w:r w:rsidRPr="00217AC2">
        <w:rPr>
          <w:i/>
          <w:iCs/>
          <w:sz w:val="24"/>
        </w:rPr>
        <w:t>Bulletin of Volcanology</w:t>
      </w:r>
      <w:r w:rsidRPr="00217AC2">
        <w:rPr>
          <w:sz w:val="24"/>
        </w:rPr>
        <w:t xml:space="preserve">, </w:t>
      </w:r>
      <w:r w:rsidRPr="00217AC2">
        <w:rPr>
          <w:i/>
          <w:iCs/>
          <w:sz w:val="24"/>
        </w:rPr>
        <w:t>85</w:t>
      </w:r>
      <w:r w:rsidRPr="00217AC2">
        <w:rPr>
          <w:sz w:val="24"/>
        </w:rPr>
        <w:t>(3), 18. https://doi.org/10.1007/s00445-023-01633-4</w:t>
      </w:r>
    </w:p>
    <w:p w14:paraId="533EAA08" w14:textId="77777777" w:rsidR="00217AC2" w:rsidRPr="00217AC2" w:rsidRDefault="00217AC2" w:rsidP="00217AC2">
      <w:pPr>
        <w:pStyle w:val="Bibliography"/>
        <w:rPr>
          <w:sz w:val="24"/>
        </w:rPr>
      </w:pPr>
      <w:r w:rsidRPr="00217AC2">
        <w:rPr>
          <w:sz w:val="24"/>
        </w:rPr>
        <w:t xml:space="preserve">Myers, M. L., Geist, D. J., Rowe, M. C., Harpp, K. S., Wallace, P. J., &amp; Dufek, J. (2014). Replenishment of volatile-rich mafic magma into a degassed chamber drives mixing and eruption of Tungurahua volcano. </w:t>
      </w:r>
      <w:r w:rsidRPr="00217AC2">
        <w:rPr>
          <w:i/>
          <w:iCs/>
          <w:sz w:val="24"/>
        </w:rPr>
        <w:t>Bulletin of Volcanology</w:t>
      </w:r>
      <w:r w:rsidRPr="00217AC2">
        <w:rPr>
          <w:sz w:val="24"/>
        </w:rPr>
        <w:t xml:space="preserve">, </w:t>
      </w:r>
      <w:r w:rsidRPr="00217AC2">
        <w:rPr>
          <w:i/>
          <w:iCs/>
          <w:sz w:val="24"/>
        </w:rPr>
        <w:t>76</w:t>
      </w:r>
      <w:r w:rsidRPr="00217AC2">
        <w:rPr>
          <w:sz w:val="24"/>
        </w:rPr>
        <w:t>(11), 872. https://doi.org/10.1007/s00445-014-0872-0</w:t>
      </w:r>
    </w:p>
    <w:p w14:paraId="260DDAE3" w14:textId="77777777" w:rsidR="00217AC2" w:rsidRPr="00217AC2" w:rsidRDefault="00217AC2" w:rsidP="00217AC2">
      <w:pPr>
        <w:pStyle w:val="Bibliography"/>
        <w:rPr>
          <w:sz w:val="24"/>
          <w:lang w:val="es-CR"/>
        </w:rPr>
      </w:pPr>
      <w:r w:rsidRPr="00217AC2">
        <w:rPr>
          <w:sz w:val="24"/>
        </w:rPr>
        <w:t xml:space="preserve">Pankhurst, M. J., Scarrow, J. H., Barbee, O. A., Hickey, J., Coldwell, B. C., Rollinson, G. K., et al. (2022). Rapid response petrology for the opening eruptive phase of the 2021 Cumbre </w:t>
      </w:r>
      <w:r w:rsidRPr="00217AC2">
        <w:rPr>
          <w:sz w:val="24"/>
        </w:rPr>
        <w:lastRenderedPageBreak/>
        <w:t xml:space="preserve">Vieja eruption, La Palma, Canary Islands.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1), 1–10. https://doi.org/10.30909/vol.05.01.0110</w:t>
      </w:r>
    </w:p>
    <w:p w14:paraId="7C92F21B" w14:textId="77777777" w:rsidR="00217AC2" w:rsidRPr="00217AC2" w:rsidRDefault="00217AC2" w:rsidP="00217AC2">
      <w:pPr>
        <w:pStyle w:val="Bibliography"/>
        <w:rPr>
          <w:sz w:val="24"/>
        </w:rPr>
      </w:pPr>
      <w:r w:rsidRPr="00217AC2">
        <w:rPr>
          <w:sz w:val="24"/>
          <w:lang w:val="es-CR"/>
        </w:rPr>
        <w:t xml:space="preserve">Pietruszka, A. J., Heaton, D. E., Marske, J. P., &amp; Garcia, M. O. (2015). </w:t>
      </w:r>
      <w:r w:rsidRPr="00217AC2">
        <w:rPr>
          <w:sz w:val="24"/>
        </w:rPr>
        <w:t xml:space="preserve">Two magma bodies beneath the summit of Kīlauea Volcano unveiled by isotopically distinct melt deliveries from the mantle. </w:t>
      </w:r>
      <w:r w:rsidRPr="00217AC2">
        <w:rPr>
          <w:i/>
          <w:iCs/>
          <w:sz w:val="24"/>
        </w:rPr>
        <w:t>Earth and Planetary Science Letters</w:t>
      </w:r>
      <w:r w:rsidRPr="00217AC2">
        <w:rPr>
          <w:sz w:val="24"/>
        </w:rPr>
        <w:t xml:space="preserve">, </w:t>
      </w:r>
      <w:r w:rsidRPr="00217AC2">
        <w:rPr>
          <w:i/>
          <w:iCs/>
          <w:sz w:val="24"/>
        </w:rPr>
        <w:t>413</w:t>
      </w:r>
      <w:r w:rsidRPr="00217AC2">
        <w:rPr>
          <w:sz w:val="24"/>
        </w:rPr>
        <w:t>, 90–100. https://doi.org/10.1016/j.epsl.2014.12.040</w:t>
      </w:r>
    </w:p>
    <w:p w14:paraId="2C5EE621" w14:textId="77777777" w:rsidR="00217AC2" w:rsidRPr="00217AC2" w:rsidRDefault="00217AC2" w:rsidP="00217AC2">
      <w:pPr>
        <w:pStyle w:val="Bibliography"/>
        <w:rPr>
          <w:sz w:val="24"/>
        </w:rPr>
      </w:pPr>
      <w:r w:rsidRPr="00217AC2">
        <w:rPr>
          <w:sz w:val="24"/>
        </w:rPr>
        <w:t xml:space="preserve">Pietruszka, A. J., Marske, J. P., Heaton, D. E., Garcia, M. O., &amp; Rhodes, J. M. (2018). An Isotopic Perspective into the Magmatic Evolution and Architecture of the Rift Zones of Kīlauea Volcano. </w:t>
      </w:r>
      <w:r w:rsidRPr="00217AC2">
        <w:rPr>
          <w:i/>
          <w:iCs/>
          <w:sz w:val="24"/>
        </w:rPr>
        <w:t>Journal of Petrology</w:t>
      </w:r>
      <w:r w:rsidRPr="00217AC2">
        <w:rPr>
          <w:sz w:val="24"/>
        </w:rPr>
        <w:t xml:space="preserve">, </w:t>
      </w:r>
      <w:r w:rsidRPr="00217AC2">
        <w:rPr>
          <w:i/>
          <w:iCs/>
          <w:sz w:val="24"/>
        </w:rPr>
        <w:t>59</w:t>
      </w:r>
      <w:r w:rsidRPr="00217AC2">
        <w:rPr>
          <w:sz w:val="24"/>
        </w:rPr>
        <w:t>(12), 2311–2352. https://doi.org/10.1093/petrology/egy098</w:t>
      </w:r>
    </w:p>
    <w:p w14:paraId="4FAF3E41" w14:textId="77777777" w:rsidR="00217AC2" w:rsidRPr="00217AC2" w:rsidRDefault="00217AC2" w:rsidP="00217AC2">
      <w:pPr>
        <w:pStyle w:val="Bibliography"/>
        <w:rPr>
          <w:sz w:val="24"/>
        </w:rPr>
      </w:pPr>
      <w:r w:rsidRPr="00217AC2">
        <w:rPr>
          <w:sz w:val="24"/>
        </w:rPr>
        <w:t xml:space="preserve">Plechov, P., Blundy, J., Nekrylov, N., Melekhova, E., Shcherbakov, V., &amp; Tikhonova, M. S. (2015). Petrology and volatile content of magmas erupted from Tolbachik Volcano, Kamchatka, 2012–13. </w:t>
      </w:r>
      <w:r w:rsidRPr="00217AC2">
        <w:rPr>
          <w:i/>
          <w:iCs/>
          <w:sz w:val="24"/>
        </w:rPr>
        <w:t>Journal of Volcanology and Geothermal Research</w:t>
      </w:r>
      <w:r w:rsidRPr="00217AC2">
        <w:rPr>
          <w:sz w:val="24"/>
        </w:rPr>
        <w:t xml:space="preserve">, </w:t>
      </w:r>
      <w:r w:rsidRPr="00217AC2">
        <w:rPr>
          <w:i/>
          <w:iCs/>
          <w:sz w:val="24"/>
        </w:rPr>
        <w:t>307</w:t>
      </w:r>
      <w:r w:rsidRPr="00217AC2">
        <w:rPr>
          <w:sz w:val="24"/>
        </w:rPr>
        <w:t>, 182–199. https://doi.org/10.1016/j.jvolgeores.2015.08.011</w:t>
      </w:r>
    </w:p>
    <w:p w14:paraId="10F41B48" w14:textId="77777777" w:rsidR="00217AC2" w:rsidRPr="00217AC2" w:rsidRDefault="00217AC2" w:rsidP="00217AC2">
      <w:pPr>
        <w:pStyle w:val="Bibliography"/>
        <w:rPr>
          <w:sz w:val="24"/>
        </w:rPr>
      </w:pPr>
      <w:r w:rsidRPr="00217AC2">
        <w:rPr>
          <w:sz w:val="24"/>
        </w:rPr>
        <w:t xml:space="preserve">Pritchard, M. E., Mather, T. A., McNutt, S. R., Delgado, F. J., &amp; Reath, K. (2019). Thoughts on the criteria to determine the origin of volcanic unrest as magmatic or non-magmatic. </w:t>
      </w:r>
      <w:r w:rsidRPr="00217AC2">
        <w:rPr>
          <w:i/>
          <w:iCs/>
          <w:sz w:val="24"/>
        </w:rPr>
        <w:t>Philosophical Transactions of the Royal Society A: Mathematical, Physical and Engineering Sciences</w:t>
      </w:r>
      <w:r w:rsidRPr="00217AC2">
        <w:rPr>
          <w:sz w:val="24"/>
        </w:rPr>
        <w:t xml:space="preserve">, </w:t>
      </w:r>
      <w:r w:rsidRPr="00217AC2">
        <w:rPr>
          <w:i/>
          <w:iCs/>
          <w:sz w:val="24"/>
        </w:rPr>
        <w:t>377</w:t>
      </w:r>
      <w:r w:rsidRPr="00217AC2">
        <w:rPr>
          <w:sz w:val="24"/>
        </w:rPr>
        <w:t>(2139), 20180008. https://doi.org/10.1098/rsta.2018.0008</w:t>
      </w:r>
    </w:p>
    <w:p w14:paraId="7FC7608F" w14:textId="77777777" w:rsidR="00217AC2" w:rsidRPr="00217AC2" w:rsidRDefault="00217AC2" w:rsidP="00217AC2">
      <w:pPr>
        <w:pStyle w:val="Bibliography"/>
        <w:rPr>
          <w:sz w:val="24"/>
        </w:rPr>
      </w:pPr>
      <w:r w:rsidRPr="00217AC2">
        <w:rPr>
          <w:sz w:val="24"/>
        </w:rPr>
        <w:t xml:space="preserve">Putirka, K. D. (2008). Thermometers and barometers for volcanic systems. </w:t>
      </w:r>
      <w:r w:rsidRPr="00217AC2">
        <w:rPr>
          <w:i/>
          <w:iCs/>
          <w:sz w:val="24"/>
        </w:rPr>
        <w:t>Reviews in Mineralogy and Geochemistry</w:t>
      </w:r>
      <w:r w:rsidRPr="00217AC2">
        <w:rPr>
          <w:sz w:val="24"/>
        </w:rPr>
        <w:t xml:space="preserve">, </w:t>
      </w:r>
      <w:r w:rsidRPr="00217AC2">
        <w:rPr>
          <w:i/>
          <w:iCs/>
          <w:sz w:val="24"/>
        </w:rPr>
        <w:t>69</w:t>
      </w:r>
      <w:r w:rsidRPr="00217AC2">
        <w:rPr>
          <w:sz w:val="24"/>
        </w:rPr>
        <w:t>(1), 61–120.</w:t>
      </w:r>
    </w:p>
    <w:p w14:paraId="1ED05220" w14:textId="77777777" w:rsidR="00217AC2" w:rsidRPr="00217AC2" w:rsidRDefault="00217AC2" w:rsidP="00217AC2">
      <w:pPr>
        <w:pStyle w:val="Bibliography"/>
        <w:rPr>
          <w:sz w:val="24"/>
        </w:rPr>
      </w:pPr>
      <w:r w:rsidRPr="00217AC2">
        <w:rPr>
          <w:sz w:val="24"/>
        </w:rPr>
        <w:t>Rasmussen, D. J., &amp; Plank, T. (2021). Melt inclusion data for the central-eastern Aleutian volcanoes [Data set]. https://ecl.earthchem.org/view.php?id=1873: EARTHCHEM. https://doi.org/10.26022/IEDA/111873</w:t>
      </w:r>
    </w:p>
    <w:p w14:paraId="38EB58FC" w14:textId="77777777" w:rsidR="00217AC2" w:rsidRPr="00217AC2" w:rsidRDefault="00217AC2" w:rsidP="00217AC2">
      <w:pPr>
        <w:pStyle w:val="Bibliography"/>
        <w:rPr>
          <w:sz w:val="24"/>
        </w:rPr>
      </w:pPr>
      <w:r w:rsidRPr="00217AC2">
        <w:rPr>
          <w:sz w:val="24"/>
        </w:rPr>
        <w:lastRenderedPageBreak/>
        <w:t>Rasmussen, D. J., Plank, T., Cottrell, E., Johansson, A., Lehnert, K., &amp; Hauri, E. (2022). DCO-EarthChem Melt Inclusion Expert Dataset [Data set]. https://ecl.earthchem.org/view.php?id=2364: EARTHCHEM. https://doi.org/10.26022/IEDA/112364</w:t>
      </w:r>
    </w:p>
    <w:p w14:paraId="37C1A0B3" w14:textId="77777777" w:rsidR="00217AC2" w:rsidRPr="00217AC2" w:rsidRDefault="00217AC2" w:rsidP="00217AC2">
      <w:pPr>
        <w:pStyle w:val="Bibliography"/>
        <w:rPr>
          <w:sz w:val="24"/>
        </w:rPr>
      </w:pPr>
      <w:r w:rsidRPr="00217AC2">
        <w:rPr>
          <w:sz w:val="24"/>
        </w:rPr>
        <w:t xml:space="preserve">Rasmussen, Daniel J., Kyle, P. R., Wallace, P. J., Sims, K. W. W., Gaetani, G. A., &amp; Phillips, E. H. (2017). Understanding Degassing and Transport of CO2-rich Alkalic Magmas at Ross Island, Antarctica using Olivine-Hosted Melt Inclusions. </w:t>
      </w:r>
      <w:r w:rsidRPr="00217AC2">
        <w:rPr>
          <w:i/>
          <w:iCs/>
          <w:sz w:val="24"/>
        </w:rPr>
        <w:t>Journal of Petrology</w:t>
      </w:r>
      <w:r w:rsidRPr="00217AC2">
        <w:rPr>
          <w:sz w:val="24"/>
        </w:rPr>
        <w:t xml:space="preserve">, </w:t>
      </w:r>
      <w:r w:rsidRPr="00217AC2">
        <w:rPr>
          <w:i/>
          <w:iCs/>
          <w:sz w:val="24"/>
        </w:rPr>
        <w:t>58</w:t>
      </w:r>
      <w:r w:rsidRPr="00217AC2">
        <w:rPr>
          <w:sz w:val="24"/>
        </w:rPr>
        <w:t>(5), 841–861. https://doi.org/10.1093/petrology/egx036</w:t>
      </w:r>
    </w:p>
    <w:p w14:paraId="1A3ED51C" w14:textId="77777777" w:rsidR="00217AC2" w:rsidRPr="00217AC2" w:rsidRDefault="00217AC2" w:rsidP="00217AC2">
      <w:pPr>
        <w:pStyle w:val="Bibliography"/>
        <w:rPr>
          <w:sz w:val="24"/>
        </w:rPr>
      </w:pPr>
      <w:r w:rsidRPr="00217AC2">
        <w:rPr>
          <w:sz w:val="24"/>
        </w:rPr>
        <w:t xml:space="preserve">Re, G., Corsaro, R. A., D’Oriano, C., &amp; Pompilio, M. (2021). Petrological monitoring of active volcanoes: A review of existing procedures to achieve best practices and operative protocols during eruptions. </w:t>
      </w:r>
      <w:r w:rsidRPr="00217AC2">
        <w:rPr>
          <w:i/>
          <w:iCs/>
          <w:sz w:val="24"/>
        </w:rPr>
        <w:t>Journal of Volcanology and Geothermal Research</w:t>
      </w:r>
      <w:r w:rsidRPr="00217AC2">
        <w:rPr>
          <w:sz w:val="24"/>
        </w:rPr>
        <w:t xml:space="preserve">, </w:t>
      </w:r>
      <w:r w:rsidRPr="00217AC2">
        <w:rPr>
          <w:i/>
          <w:iCs/>
          <w:sz w:val="24"/>
        </w:rPr>
        <w:t>419</w:t>
      </w:r>
      <w:r w:rsidRPr="00217AC2">
        <w:rPr>
          <w:sz w:val="24"/>
        </w:rPr>
        <w:t>, 107365. https://doi.org/10.1016/j.jvolgeores.2021.107365</w:t>
      </w:r>
    </w:p>
    <w:p w14:paraId="77826417" w14:textId="77777777" w:rsidR="00217AC2" w:rsidRPr="00217AC2" w:rsidRDefault="00217AC2" w:rsidP="00217AC2">
      <w:pPr>
        <w:pStyle w:val="Bibliography"/>
        <w:rPr>
          <w:sz w:val="24"/>
        </w:rPr>
      </w:pPr>
      <w:r w:rsidRPr="00217AC2">
        <w:rPr>
          <w:sz w:val="24"/>
        </w:rPr>
        <w:t xml:space="preserve">Ribeiro, J. M., Stern, R. J., Kelley, K. A., Shaw, A. M., Martinez, F., &amp; Ohara, Y. (2015). Composition of the slab-derived fluids released beneath the Mariana forearc: Evidence for shallow dehydration of the subducting plate. </w:t>
      </w:r>
      <w:r w:rsidRPr="00217AC2">
        <w:rPr>
          <w:i/>
          <w:iCs/>
          <w:sz w:val="24"/>
        </w:rPr>
        <w:t>Earth and Planetary Science Letters</w:t>
      </w:r>
      <w:r w:rsidRPr="00217AC2">
        <w:rPr>
          <w:sz w:val="24"/>
        </w:rPr>
        <w:t xml:space="preserve">, </w:t>
      </w:r>
      <w:r w:rsidRPr="00217AC2">
        <w:rPr>
          <w:i/>
          <w:iCs/>
          <w:sz w:val="24"/>
        </w:rPr>
        <w:t>418</w:t>
      </w:r>
      <w:r w:rsidRPr="00217AC2">
        <w:rPr>
          <w:sz w:val="24"/>
        </w:rPr>
        <w:t>, 136–148. https://doi.org/10.1016/j.epsl.2015.02.018</w:t>
      </w:r>
    </w:p>
    <w:p w14:paraId="6046CD26" w14:textId="77777777" w:rsidR="00217AC2" w:rsidRPr="00217AC2" w:rsidRDefault="00217AC2" w:rsidP="00217AC2">
      <w:pPr>
        <w:pStyle w:val="Bibliography"/>
        <w:rPr>
          <w:sz w:val="24"/>
          <w:lang w:val="es-CR"/>
        </w:rPr>
      </w:pPr>
      <w:r w:rsidRPr="00217AC2">
        <w:rPr>
          <w:sz w:val="24"/>
          <w:lang w:val="es-CR"/>
        </w:rPr>
        <w:t xml:space="preserve">Roberge, J., Delgado-Granados, H., &amp; Wallace, P. J. (2009). </w:t>
      </w:r>
      <w:r w:rsidRPr="00217AC2">
        <w:rPr>
          <w:sz w:val="24"/>
        </w:rPr>
        <w:t xml:space="preserve">Mafic magma recharge supplies high CO2 and SO2 gas fluxes from Popocatépetl volcano, Mexico. </w:t>
      </w:r>
      <w:r w:rsidRPr="00217AC2">
        <w:rPr>
          <w:i/>
          <w:iCs/>
          <w:sz w:val="24"/>
          <w:lang w:val="es-CR"/>
        </w:rPr>
        <w:t>Geology</w:t>
      </w:r>
      <w:r w:rsidRPr="00217AC2">
        <w:rPr>
          <w:sz w:val="24"/>
          <w:lang w:val="es-CR"/>
        </w:rPr>
        <w:t xml:space="preserve">, </w:t>
      </w:r>
      <w:r w:rsidRPr="00217AC2">
        <w:rPr>
          <w:i/>
          <w:iCs/>
          <w:sz w:val="24"/>
          <w:lang w:val="es-CR"/>
        </w:rPr>
        <w:t>37</w:t>
      </w:r>
      <w:r w:rsidRPr="00217AC2">
        <w:rPr>
          <w:sz w:val="24"/>
          <w:lang w:val="es-CR"/>
        </w:rPr>
        <w:t>(2), 107–110. https://doi.org/10.1130/G25242A.1</w:t>
      </w:r>
    </w:p>
    <w:p w14:paraId="17392251" w14:textId="77777777" w:rsidR="00217AC2" w:rsidRPr="00217AC2" w:rsidRDefault="00217AC2" w:rsidP="00217AC2">
      <w:pPr>
        <w:pStyle w:val="Bibliography"/>
        <w:rPr>
          <w:sz w:val="24"/>
        </w:rPr>
      </w:pPr>
      <w:r w:rsidRPr="00217AC2">
        <w:rPr>
          <w:sz w:val="24"/>
          <w:lang w:val="es-CR"/>
        </w:rPr>
        <w:t xml:space="preserve">Robidoux, P., Rotolo, S. G., Aiuppa, A., Lanzo, G., &amp; Hauri, E. H. (2017). </w:t>
      </w:r>
      <w:r w:rsidRPr="00217AC2">
        <w:rPr>
          <w:sz w:val="24"/>
        </w:rPr>
        <w:t xml:space="preserve">Geochemistry and volatile content of magmas feeding explosive eruptions at Telica volcano (Nicaragua). </w:t>
      </w:r>
      <w:r w:rsidRPr="00217AC2">
        <w:rPr>
          <w:i/>
          <w:iCs/>
          <w:sz w:val="24"/>
        </w:rPr>
        <w:t>Journal of Volcanology and Geothermal Research</w:t>
      </w:r>
      <w:r w:rsidRPr="00217AC2">
        <w:rPr>
          <w:sz w:val="24"/>
        </w:rPr>
        <w:t xml:space="preserve">, </w:t>
      </w:r>
      <w:r w:rsidRPr="00217AC2">
        <w:rPr>
          <w:i/>
          <w:iCs/>
          <w:sz w:val="24"/>
        </w:rPr>
        <w:t>341</w:t>
      </w:r>
      <w:r w:rsidRPr="00217AC2">
        <w:rPr>
          <w:sz w:val="24"/>
        </w:rPr>
        <w:t>, 131–148. https://doi.org/10.1016/j.jvolgeores.2017.05.007</w:t>
      </w:r>
    </w:p>
    <w:p w14:paraId="05E64C67" w14:textId="77777777" w:rsidR="00217AC2" w:rsidRPr="00217AC2" w:rsidRDefault="00217AC2" w:rsidP="00217AC2">
      <w:pPr>
        <w:pStyle w:val="Bibliography"/>
        <w:rPr>
          <w:sz w:val="24"/>
        </w:rPr>
      </w:pPr>
      <w:r w:rsidRPr="00217AC2">
        <w:rPr>
          <w:sz w:val="24"/>
        </w:rPr>
        <w:lastRenderedPageBreak/>
        <w:t xml:space="preserve">Robidoux, P., Frezzotti, M. L., Hauri, E. H., &amp; Aiuppa, A. (2018). Shrinkage Bubbles: The C–O–H–S Magmatic Fluid System at San Cristóbal Volcano. </w:t>
      </w:r>
      <w:r w:rsidRPr="00217AC2">
        <w:rPr>
          <w:i/>
          <w:iCs/>
          <w:sz w:val="24"/>
        </w:rPr>
        <w:t>Journal of Petrology</w:t>
      </w:r>
      <w:r w:rsidRPr="00217AC2">
        <w:rPr>
          <w:sz w:val="24"/>
        </w:rPr>
        <w:t xml:space="preserve">, </w:t>
      </w:r>
      <w:r w:rsidRPr="00217AC2">
        <w:rPr>
          <w:i/>
          <w:iCs/>
          <w:sz w:val="24"/>
        </w:rPr>
        <w:t>59</w:t>
      </w:r>
      <w:r w:rsidRPr="00217AC2">
        <w:rPr>
          <w:sz w:val="24"/>
        </w:rPr>
        <w:t>(11), 2093–2122. https://doi.org/10.1093/petrology/egy092</w:t>
      </w:r>
    </w:p>
    <w:p w14:paraId="6F0DD020" w14:textId="77777777" w:rsidR="00217AC2" w:rsidRPr="00217AC2" w:rsidRDefault="00217AC2" w:rsidP="00217AC2">
      <w:pPr>
        <w:pStyle w:val="Bibliography"/>
        <w:rPr>
          <w:sz w:val="24"/>
        </w:rPr>
      </w:pPr>
      <w:r w:rsidRPr="00217AC2">
        <w:rPr>
          <w:sz w:val="24"/>
        </w:rPr>
        <w:t xml:space="preserve">Roggensack, K. (2001a). Sizing up crystals and their melt inclusions: a new approach to crystallization studies. </w:t>
      </w:r>
      <w:r w:rsidRPr="00217AC2">
        <w:rPr>
          <w:i/>
          <w:iCs/>
          <w:sz w:val="24"/>
        </w:rPr>
        <w:t>Earth and Planetary Science Letters</w:t>
      </w:r>
      <w:r w:rsidRPr="00217AC2">
        <w:rPr>
          <w:sz w:val="24"/>
        </w:rPr>
        <w:t xml:space="preserve">, </w:t>
      </w:r>
      <w:r w:rsidRPr="00217AC2">
        <w:rPr>
          <w:i/>
          <w:iCs/>
          <w:sz w:val="24"/>
        </w:rPr>
        <w:t>187</w:t>
      </w:r>
      <w:r w:rsidRPr="00217AC2">
        <w:rPr>
          <w:sz w:val="24"/>
        </w:rPr>
        <w:t>(1), 221–237. https://doi.org/10.1016/S0012-821X(01)00269-2</w:t>
      </w:r>
    </w:p>
    <w:p w14:paraId="7FF64B1D" w14:textId="77777777" w:rsidR="00217AC2" w:rsidRPr="00217AC2" w:rsidRDefault="00217AC2" w:rsidP="00217AC2">
      <w:pPr>
        <w:pStyle w:val="Bibliography"/>
        <w:rPr>
          <w:sz w:val="24"/>
        </w:rPr>
      </w:pPr>
      <w:r w:rsidRPr="00217AC2">
        <w:rPr>
          <w:sz w:val="24"/>
        </w:rPr>
        <w:t xml:space="preserve">Roggensack, K. (2001b). Unraveling the 1974 eruption of Fuego volcano (Guatemala) with  small crystals and their young melt inclusions. </w:t>
      </w:r>
      <w:r w:rsidRPr="00217AC2">
        <w:rPr>
          <w:i/>
          <w:iCs/>
          <w:sz w:val="24"/>
        </w:rPr>
        <w:t>Geology</w:t>
      </w:r>
      <w:r w:rsidRPr="00217AC2">
        <w:rPr>
          <w:sz w:val="24"/>
        </w:rPr>
        <w:t xml:space="preserve">, </w:t>
      </w:r>
      <w:r w:rsidRPr="00217AC2">
        <w:rPr>
          <w:i/>
          <w:iCs/>
          <w:sz w:val="24"/>
        </w:rPr>
        <w:t>29</w:t>
      </w:r>
      <w:r w:rsidRPr="00217AC2">
        <w:rPr>
          <w:sz w:val="24"/>
        </w:rPr>
        <w:t>(10), 911–914. https://doi.org/10.1130/0091-7613(2001)029&lt;0911:UTEOFV&gt;2.0.CO;2</w:t>
      </w:r>
    </w:p>
    <w:p w14:paraId="26ACA287" w14:textId="77777777" w:rsidR="00217AC2" w:rsidRPr="00217AC2" w:rsidRDefault="00217AC2" w:rsidP="00217AC2">
      <w:pPr>
        <w:pStyle w:val="Bibliography"/>
        <w:rPr>
          <w:sz w:val="24"/>
        </w:rPr>
      </w:pPr>
      <w:r w:rsidRPr="00217AC2">
        <w:rPr>
          <w:sz w:val="24"/>
        </w:rPr>
        <w:t xml:space="preserve">Roggensack, K., Hervig, R. L., McKnight, S. B., &amp; Williams, S. N. (1997). Explosive basaltic volcanism from Cerro Negro volcano: influence of volatiles on eruptive style. </w:t>
      </w:r>
      <w:r w:rsidRPr="00217AC2">
        <w:rPr>
          <w:i/>
          <w:iCs/>
          <w:sz w:val="24"/>
        </w:rPr>
        <w:t>Science</w:t>
      </w:r>
      <w:r w:rsidRPr="00217AC2">
        <w:rPr>
          <w:sz w:val="24"/>
        </w:rPr>
        <w:t xml:space="preserve">, </w:t>
      </w:r>
      <w:r w:rsidRPr="00217AC2">
        <w:rPr>
          <w:i/>
          <w:iCs/>
          <w:sz w:val="24"/>
        </w:rPr>
        <w:t>277</w:t>
      </w:r>
      <w:r w:rsidRPr="00217AC2">
        <w:rPr>
          <w:sz w:val="24"/>
        </w:rPr>
        <w:t>(5332), 1639–1642.</w:t>
      </w:r>
    </w:p>
    <w:p w14:paraId="47E3ECC9" w14:textId="77777777" w:rsidR="00217AC2" w:rsidRPr="00217AC2" w:rsidRDefault="00217AC2" w:rsidP="00217AC2">
      <w:pPr>
        <w:pStyle w:val="Bibliography"/>
        <w:rPr>
          <w:sz w:val="24"/>
        </w:rPr>
      </w:pPr>
      <w:r w:rsidRPr="00217AC2">
        <w:rPr>
          <w:sz w:val="24"/>
        </w:rPr>
        <w:t xml:space="preserve">Rose-Koga, E. F., Koga, K. T., Schiano, P., Le Voyer, M., Shimizu, N., Whitehouse, M. J., &amp; Clocchiatti, R. (2012). Mantle source heterogeneity for South Tyrrhenian magmas revealed by Pb isotopes and halogen contents of olivine-hosted melt inclusions. </w:t>
      </w:r>
      <w:r w:rsidRPr="00217AC2">
        <w:rPr>
          <w:i/>
          <w:iCs/>
          <w:sz w:val="24"/>
        </w:rPr>
        <w:t>Chemical Geology</w:t>
      </w:r>
      <w:r w:rsidRPr="00217AC2">
        <w:rPr>
          <w:sz w:val="24"/>
        </w:rPr>
        <w:t xml:space="preserve">, </w:t>
      </w:r>
      <w:r w:rsidRPr="00217AC2">
        <w:rPr>
          <w:i/>
          <w:iCs/>
          <w:sz w:val="24"/>
        </w:rPr>
        <w:t>334</w:t>
      </w:r>
      <w:r w:rsidRPr="00217AC2">
        <w:rPr>
          <w:sz w:val="24"/>
        </w:rPr>
        <w:t>, 266–279. https://doi.org/10.1016/j.chemgeo.2012.10.033</w:t>
      </w:r>
    </w:p>
    <w:p w14:paraId="0DFFA966" w14:textId="77777777" w:rsidR="00217AC2" w:rsidRPr="00217AC2" w:rsidRDefault="00217AC2" w:rsidP="00217AC2">
      <w:pPr>
        <w:pStyle w:val="Bibliography"/>
        <w:rPr>
          <w:sz w:val="24"/>
        </w:rPr>
      </w:pPr>
      <w:r w:rsidRPr="00217AC2">
        <w:rPr>
          <w:sz w:val="24"/>
        </w:rPr>
        <w:t xml:space="preserve">Ruscitto, D. M., Wallace, P. J., Johnson, E. R., Kent, A. J. R., &amp; Bindeman, I. N. (2010). Volatile contents of mafic magmas from cinder cones in the Central Oregon High Cascades: Implications for magma formation and mantle conditions in a hot arc. </w:t>
      </w:r>
      <w:r w:rsidRPr="00217AC2">
        <w:rPr>
          <w:i/>
          <w:iCs/>
          <w:sz w:val="24"/>
        </w:rPr>
        <w:t>Earth and Planetary Science Letters</w:t>
      </w:r>
      <w:r w:rsidRPr="00217AC2">
        <w:rPr>
          <w:sz w:val="24"/>
        </w:rPr>
        <w:t xml:space="preserve">, </w:t>
      </w:r>
      <w:r w:rsidRPr="00217AC2">
        <w:rPr>
          <w:i/>
          <w:iCs/>
          <w:sz w:val="24"/>
        </w:rPr>
        <w:t>298</w:t>
      </w:r>
      <w:r w:rsidRPr="00217AC2">
        <w:rPr>
          <w:sz w:val="24"/>
        </w:rPr>
        <w:t>(1), 153–161. https://doi.org/10.1016/j.epsl.2010.07.037</w:t>
      </w:r>
    </w:p>
    <w:p w14:paraId="24126162" w14:textId="77777777" w:rsidR="00217AC2" w:rsidRPr="00217AC2" w:rsidRDefault="00217AC2" w:rsidP="00217AC2">
      <w:pPr>
        <w:pStyle w:val="Bibliography"/>
        <w:rPr>
          <w:sz w:val="24"/>
        </w:rPr>
      </w:pPr>
      <w:r w:rsidRPr="00217AC2">
        <w:rPr>
          <w:sz w:val="24"/>
        </w:rPr>
        <w:t xml:space="preserve">Ruscitto, D. M., Wallace, P. J., &amp; Kent, A. J. R. (2011). Revisiting the compositions and volatile contents of olivine-hosted melt inclusions from the Mount Shasta region: implications for </w:t>
      </w:r>
      <w:r w:rsidRPr="00217AC2">
        <w:rPr>
          <w:sz w:val="24"/>
        </w:rPr>
        <w:lastRenderedPageBreak/>
        <w:t xml:space="preserve">the formation of high-Mg andesites. </w:t>
      </w:r>
      <w:r w:rsidRPr="00217AC2">
        <w:rPr>
          <w:i/>
          <w:iCs/>
          <w:sz w:val="24"/>
        </w:rPr>
        <w:t>Contributions to Mineralogy and Petrology</w:t>
      </w:r>
      <w:r w:rsidRPr="00217AC2">
        <w:rPr>
          <w:sz w:val="24"/>
        </w:rPr>
        <w:t xml:space="preserve">, </w:t>
      </w:r>
      <w:r w:rsidRPr="00217AC2">
        <w:rPr>
          <w:i/>
          <w:iCs/>
          <w:sz w:val="24"/>
        </w:rPr>
        <w:t>162</w:t>
      </w:r>
      <w:r w:rsidRPr="00217AC2">
        <w:rPr>
          <w:sz w:val="24"/>
        </w:rPr>
        <w:t>(1), 109–132. https://doi.org/10.1007/s00410-010-0587-y</w:t>
      </w:r>
    </w:p>
    <w:p w14:paraId="702EB056" w14:textId="77777777" w:rsidR="00217AC2" w:rsidRPr="00217AC2" w:rsidRDefault="00217AC2" w:rsidP="00217AC2">
      <w:pPr>
        <w:pStyle w:val="Bibliography"/>
        <w:rPr>
          <w:sz w:val="24"/>
        </w:rPr>
      </w:pPr>
      <w:r w:rsidRPr="00217AC2">
        <w:rPr>
          <w:sz w:val="24"/>
        </w:rPr>
        <w:t xml:space="preserve">Ruth, D. C. S., Cottrell, E., Cortés, J. A., Kelley, K. A., &amp; Calder, E. S. (2016). From Passive Degassing to Violent Strombolian Eruption: the Case of the 2008 Eruption of Llaima Volcano, Chile. </w:t>
      </w:r>
      <w:r w:rsidRPr="00217AC2">
        <w:rPr>
          <w:i/>
          <w:iCs/>
          <w:sz w:val="24"/>
        </w:rPr>
        <w:t>Journal of Petrology</w:t>
      </w:r>
      <w:r w:rsidRPr="00217AC2">
        <w:rPr>
          <w:sz w:val="24"/>
        </w:rPr>
        <w:t xml:space="preserve">, </w:t>
      </w:r>
      <w:r w:rsidRPr="00217AC2">
        <w:rPr>
          <w:i/>
          <w:iCs/>
          <w:sz w:val="24"/>
        </w:rPr>
        <w:t>57</w:t>
      </w:r>
      <w:r w:rsidRPr="00217AC2">
        <w:rPr>
          <w:sz w:val="24"/>
        </w:rPr>
        <w:t>(9), 1833–1864. https://doi.org/10.1093/petrology/egw063</w:t>
      </w:r>
    </w:p>
    <w:p w14:paraId="4A2FB4E0" w14:textId="77777777" w:rsidR="00217AC2" w:rsidRPr="00217AC2" w:rsidRDefault="00217AC2" w:rsidP="00217AC2">
      <w:pPr>
        <w:pStyle w:val="Bibliography"/>
        <w:rPr>
          <w:sz w:val="24"/>
        </w:rPr>
      </w:pPr>
      <w:r w:rsidRPr="00217AC2">
        <w:rPr>
          <w:sz w:val="24"/>
        </w:rPr>
        <w:t xml:space="preserve">Ryan, M. P. (1987). The elasticity and contractancy of Hawaiian olivine tholeiite, and its role in the stability and structural evolution of sub-caldera magma reservoirs and rift systems. In Volcanism in Hawaii. </w:t>
      </w:r>
      <w:r w:rsidRPr="00217AC2">
        <w:rPr>
          <w:i/>
          <w:iCs/>
          <w:sz w:val="24"/>
        </w:rPr>
        <w:t>US Geol. Surv. Prof. Pap.</w:t>
      </w:r>
      <w:r w:rsidRPr="00217AC2">
        <w:rPr>
          <w:sz w:val="24"/>
        </w:rPr>
        <w:t xml:space="preserve">, </w:t>
      </w:r>
      <w:r w:rsidRPr="00217AC2">
        <w:rPr>
          <w:i/>
          <w:iCs/>
          <w:sz w:val="24"/>
        </w:rPr>
        <w:t>1350</w:t>
      </w:r>
      <w:r w:rsidRPr="00217AC2">
        <w:rPr>
          <w:sz w:val="24"/>
        </w:rPr>
        <w:t>, 1395–1447.</w:t>
      </w:r>
    </w:p>
    <w:p w14:paraId="233AC2EE" w14:textId="77777777" w:rsidR="00217AC2" w:rsidRPr="00217AC2" w:rsidRDefault="00217AC2" w:rsidP="00217AC2">
      <w:pPr>
        <w:pStyle w:val="Bibliography"/>
        <w:rPr>
          <w:sz w:val="24"/>
        </w:rPr>
      </w:pPr>
      <w:r w:rsidRPr="00217AC2">
        <w:rPr>
          <w:sz w:val="24"/>
        </w:rPr>
        <w:t xml:space="preserve">Saal, A. E., Hauri, E. H., Langmuir, C. H., &amp; Perfit, M. R. (2002). Vapour undersaturation in primitive mid-ocean-ridge basalt and the volatile content of Earth’s upper mantle. </w:t>
      </w:r>
      <w:r w:rsidRPr="00217AC2">
        <w:rPr>
          <w:i/>
          <w:iCs/>
          <w:sz w:val="24"/>
        </w:rPr>
        <w:t>Nature</w:t>
      </w:r>
      <w:r w:rsidRPr="00217AC2">
        <w:rPr>
          <w:sz w:val="24"/>
        </w:rPr>
        <w:t xml:space="preserve">, </w:t>
      </w:r>
      <w:r w:rsidRPr="00217AC2">
        <w:rPr>
          <w:i/>
          <w:iCs/>
          <w:sz w:val="24"/>
        </w:rPr>
        <w:t>419</w:t>
      </w:r>
      <w:r w:rsidRPr="00217AC2">
        <w:rPr>
          <w:sz w:val="24"/>
        </w:rPr>
        <w:t>(6906), 451–455. https://doi.org/10.1038/nature01073</w:t>
      </w:r>
    </w:p>
    <w:p w14:paraId="2054D7DD" w14:textId="77777777" w:rsidR="00217AC2" w:rsidRPr="00217AC2" w:rsidRDefault="00217AC2" w:rsidP="00217AC2">
      <w:pPr>
        <w:pStyle w:val="Bibliography"/>
        <w:rPr>
          <w:sz w:val="24"/>
        </w:rPr>
      </w:pPr>
      <w:r w:rsidRPr="00217AC2">
        <w:rPr>
          <w:sz w:val="24"/>
        </w:rPr>
        <w:t xml:space="preserve">Sadofsky, S. J., Portnyagin, M., Hoernle, K., &amp; van den Bogaard, P. (2008). Subduction cycling of volatiles and trace elements through the Central American volcanic arc: evidence from melt inclusions. </w:t>
      </w:r>
      <w:r w:rsidRPr="00217AC2">
        <w:rPr>
          <w:i/>
          <w:iCs/>
          <w:sz w:val="24"/>
        </w:rPr>
        <w:t>Contributions to Mineralogy and Petrology</w:t>
      </w:r>
      <w:r w:rsidRPr="00217AC2">
        <w:rPr>
          <w:sz w:val="24"/>
        </w:rPr>
        <w:t xml:space="preserve">, </w:t>
      </w:r>
      <w:r w:rsidRPr="00217AC2">
        <w:rPr>
          <w:i/>
          <w:iCs/>
          <w:sz w:val="24"/>
        </w:rPr>
        <w:t>155</w:t>
      </w:r>
      <w:r w:rsidRPr="00217AC2">
        <w:rPr>
          <w:sz w:val="24"/>
        </w:rPr>
        <w:t>(4), 433–456. https://doi.org/10.1007/s00410-007-0251-3</w:t>
      </w:r>
    </w:p>
    <w:p w14:paraId="71EA03FC" w14:textId="77777777" w:rsidR="00217AC2" w:rsidRPr="00217AC2" w:rsidRDefault="00217AC2" w:rsidP="00217AC2">
      <w:pPr>
        <w:pStyle w:val="Bibliography"/>
        <w:rPr>
          <w:sz w:val="24"/>
        </w:rPr>
      </w:pPr>
      <w:r w:rsidRPr="00217AC2">
        <w:rPr>
          <w:sz w:val="24"/>
        </w:rPr>
        <w:t xml:space="preserve">Schipper, C. I., White, J. D. L., &amp; Houghton, B. F. (2011). Textural, geochemical, and volatile evidence for a Strombolian-like eruption sequence at Lō`ihi Seamount, Hawai`i. </w:t>
      </w:r>
      <w:r w:rsidRPr="00217AC2">
        <w:rPr>
          <w:i/>
          <w:iCs/>
          <w:sz w:val="24"/>
        </w:rPr>
        <w:t>Journal of Volcanology and Geothermal Research</w:t>
      </w:r>
      <w:r w:rsidRPr="00217AC2">
        <w:rPr>
          <w:sz w:val="24"/>
        </w:rPr>
        <w:t xml:space="preserve">, </w:t>
      </w:r>
      <w:r w:rsidRPr="00217AC2">
        <w:rPr>
          <w:i/>
          <w:iCs/>
          <w:sz w:val="24"/>
        </w:rPr>
        <w:t>207</w:t>
      </w:r>
      <w:r w:rsidRPr="00217AC2">
        <w:rPr>
          <w:sz w:val="24"/>
        </w:rPr>
        <w:t>(1), 16–32. https://doi.org/10.1016/j.jvolgeores.2011.08.001</w:t>
      </w:r>
    </w:p>
    <w:p w14:paraId="39A7DE6C" w14:textId="77777777" w:rsidR="00217AC2" w:rsidRPr="00217AC2" w:rsidRDefault="00217AC2" w:rsidP="00217AC2">
      <w:pPr>
        <w:pStyle w:val="Bibliography"/>
        <w:rPr>
          <w:sz w:val="24"/>
        </w:rPr>
      </w:pPr>
      <w:r w:rsidRPr="00217AC2">
        <w:rPr>
          <w:sz w:val="24"/>
        </w:rPr>
        <w:t xml:space="preserve">Shaw, A. M., Behn, M. D., Humphris, S. E., Sohn, R. A., &amp; Gregg, P. M. (2010). Deep pooling of low degree melts and volatile fluxes at the 85°E segment of the Gakkel Ridge: </w:t>
      </w:r>
      <w:r w:rsidRPr="00217AC2">
        <w:rPr>
          <w:sz w:val="24"/>
        </w:rPr>
        <w:lastRenderedPageBreak/>
        <w:t xml:space="preserve">Evidence from olivine-hosted melt inclusions and glasses. </w:t>
      </w:r>
      <w:r w:rsidRPr="00217AC2">
        <w:rPr>
          <w:i/>
          <w:iCs/>
          <w:sz w:val="24"/>
        </w:rPr>
        <w:t>Earth and Planetary Science Letters</w:t>
      </w:r>
      <w:r w:rsidRPr="00217AC2">
        <w:rPr>
          <w:sz w:val="24"/>
        </w:rPr>
        <w:t xml:space="preserve">, </w:t>
      </w:r>
      <w:r w:rsidRPr="00217AC2">
        <w:rPr>
          <w:i/>
          <w:iCs/>
          <w:sz w:val="24"/>
        </w:rPr>
        <w:t>289</w:t>
      </w:r>
      <w:r w:rsidRPr="00217AC2">
        <w:rPr>
          <w:sz w:val="24"/>
        </w:rPr>
        <w:t>(3), 311–322. https://doi.org/10.1016/j.epsl.2009.11.018</w:t>
      </w:r>
    </w:p>
    <w:p w14:paraId="780CA315" w14:textId="77777777" w:rsidR="00217AC2" w:rsidRPr="00217AC2" w:rsidRDefault="00217AC2" w:rsidP="00217AC2">
      <w:pPr>
        <w:pStyle w:val="Bibliography"/>
        <w:rPr>
          <w:sz w:val="24"/>
        </w:rPr>
      </w:pPr>
      <w:r w:rsidRPr="00217AC2">
        <w:rPr>
          <w:sz w:val="24"/>
        </w:rPr>
        <w:t xml:space="preserve">Sides, I., Edmonds, M., Maclennan, J., Houghton, B. F., Swanson, D. A., &amp; Steele-MacInnis, M. J. (2014). Magma mixing and high fountaining during the 1959 Kīlauea Iki eruption, Hawai ‘i. </w:t>
      </w:r>
      <w:r w:rsidRPr="00217AC2">
        <w:rPr>
          <w:i/>
          <w:iCs/>
          <w:sz w:val="24"/>
        </w:rPr>
        <w:t>Earth and Planetary Science Letters</w:t>
      </w:r>
      <w:r w:rsidRPr="00217AC2">
        <w:rPr>
          <w:sz w:val="24"/>
        </w:rPr>
        <w:t xml:space="preserve">, </w:t>
      </w:r>
      <w:r w:rsidRPr="00217AC2">
        <w:rPr>
          <w:i/>
          <w:iCs/>
          <w:sz w:val="24"/>
        </w:rPr>
        <w:t>400</w:t>
      </w:r>
      <w:r w:rsidRPr="00217AC2">
        <w:rPr>
          <w:sz w:val="24"/>
        </w:rPr>
        <w:t>, 102–112.</w:t>
      </w:r>
    </w:p>
    <w:p w14:paraId="17D95245" w14:textId="77777777" w:rsidR="00217AC2" w:rsidRPr="00217AC2" w:rsidRDefault="00217AC2" w:rsidP="00217AC2">
      <w:pPr>
        <w:pStyle w:val="Bibliography"/>
        <w:rPr>
          <w:sz w:val="24"/>
        </w:rPr>
      </w:pPr>
      <w:r w:rsidRPr="00217AC2">
        <w:rPr>
          <w:sz w:val="24"/>
        </w:rPr>
        <w:t xml:space="preserve">Span, R., &amp; Wagner, W. (1996). A new equation of state for carbon dioxide covering the fluid region from the triple‐point temperature to 1100 K at pressures up to 800 MPa. </w:t>
      </w:r>
      <w:r w:rsidRPr="00217AC2">
        <w:rPr>
          <w:i/>
          <w:iCs/>
          <w:sz w:val="24"/>
        </w:rPr>
        <w:t>Journal of Physical and Chemical Reference Data</w:t>
      </w:r>
      <w:r w:rsidRPr="00217AC2">
        <w:rPr>
          <w:sz w:val="24"/>
        </w:rPr>
        <w:t xml:space="preserve">, </w:t>
      </w:r>
      <w:r w:rsidRPr="00217AC2">
        <w:rPr>
          <w:i/>
          <w:iCs/>
          <w:sz w:val="24"/>
        </w:rPr>
        <w:t>25</w:t>
      </w:r>
      <w:r w:rsidRPr="00217AC2">
        <w:rPr>
          <w:sz w:val="24"/>
        </w:rPr>
        <w:t>(6), 1509–1596.</w:t>
      </w:r>
    </w:p>
    <w:p w14:paraId="0735DB70" w14:textId="77777777" w:rsidR="00217AC2" w:rsidRPr="00217AC2" w:rsidRDefault="00217AC2" w:rsidP="00217AC2">
      <w:pPr>
        <w:pStyle w:val="Bibliography"/>
        <w:rPr>
          <w:sz w:val="24"/>
        </w:rPr>
      </w:pPr>
      <w:r w:rsidRPr="00217AC2">
        <w:rPr>
          <w:sz w:val="24"/>
        </w:rPr>
        <w:t xml:space="preserve">Sterner, S. M., &amp; Pitzer, K. S. (1994). An equation of state for carbon dioxide valid from zero to extreme pressures. </w:t>
      </w:r>
      <w:r w:rsidRPr="00217AC2">
        <w:rPr>
          <w:i/>
          <w:iCs/>
          <w:sz w:val="24"/>
        </w:rPr>
        <w:t>Contributions to Mineralogy and Petrology</w:t>
      </w:r>
      <w:r w:rsidRPr="00217AC2">
        <w:rPr>
          <w:sz w:val="24"/>
        </w:rPr>
        <w:t xml:space="preserve">, </w:t>
      </w:r>
      <w:r w:rsidRPr="00217AC2">
        <w:rPr>
          <w:i/>
          <w:iCs/>
          <w:sz w:val="24"/>
        </w:rPr>
        <w:t>117</w:t>
      </w:r>
      <w:r w:rsidRPr="00217AC2">
        <w:rPr>
          <w:sz w:val="24"/>
        </w:rPr>
        <w:t>(4), 362–374.</w:t>
      </w:r>
    </w:p>
    <w:p w14:paraId="38301E45" w14:textId="77777777" w:rsidR="00217AC2" w:rsidRPr="00217AC2" w:rsidRDefault="00217AC2" w:rsidP="00217AC2">
      <w:pPr>
        <w:pStyle w:val="Bibliography"/>
        <w:rPr>
          <w:sz w:val="24"/>
        </w:rPr>
      </w:pPr>
      <w:r w:rsidRPr="00217AC2">
        <w:rPr>
          <w:sz w:val="24"/>
        </w:rPr>
        <w:t xml:space="preserve">Taracsák, Z., Hartley, M. E., Burgess, R., Edmonds, M., Iddon, F., &amp; Longpré, M.-A. (2019). High fluxes of deep volatiles from ocean island volcanoes: Insights from El Hierro, Canary Islands. </w:t>
      </w:r>
      <w:r w:rsidRPr="00217AC2">
        <w:rPr>
          <w:i/>
          <w:iCs/>
          <w:sz w:val="24"/>
        </w:rPr>
        <w:t>Geochimica et Cosmochimica Acta</w:t>
      </w:r>
      <w:r w:rsidRPr="00217AC2">
        <w:rPr>
          <w:sz w:val="24"/>
        </w:rPr>
        <w:t xml:space="preserve">, </w:t>
      </w:r>
      <w:r w:rsidRPr="00217AC2">
        <w:rPr>
          <w:i/>
          <w:iCs/>
          <w:sz w:val="24"/>
        </w:rPr>
        <w:t>258</w:t>
      </w:r>
      <w:r w:rsidRPr="00217AC2">
        <w:rPr>
          <w:sz w:val="24"/>
        </w:rPr>
        <w:t>, 19–36. https://doi.org/10.1016/j.gca.2019.05.020</w:t>
      </w:r>
    </w:p>
    <w:p w14:paraId="29061AF4" w14:textId="77777777" w:rsidR="00217AC2" w:rsidRPr="00217AC2" w:rsidRDefault="00217AC2" w:rsidP="00217AC2">
      <w:pPr>
        <w:pStyle w:val="Bibliography"/>
        <w:rPr>
          <w:sz w:val="24"/>
        </w:rPr>
      </w:pPr>
      <w:r w:rsidRPr="00217AC2">
        <w:rPr>
          <w:sz w:val="24"/>
        </w:rPr>
        <w:t xml:space="preserve">Venugopal, S., Moune, S., &amp; Williams-Jones, G. (2016). Investigating the subsurface connection beneath Cerro Negro volcano and the El Hoyo Complex, Nicaragua. </w:t>
      </w:r>
      <w:r w:rsidRPr="00217AC2">
        <w:rPr>
          <w:i/>
          <w:iCs/>
          <w:sz w:val="24"/>
        </w:rPr>
        <w:t>Journal of Volcanology and Geothermal Research</w:t>
      </w:r>
      <w:r w:rsidRPr="00217AC2">
        <w:rPr>
          <w:sz w:val="24"/>
        </w:rPr>
        <w:t xml:space="preserve">, </w:t>
      </w:r>
      <w:r w:rsidRPr="00217AC2">
        <w:rPr>
          <w:i/>
          <w:iCs/>
          <w:sz w:val="24"/>
        </w:rPr>
        <w:t>325</w:t>
      </w:r>
      <w:r w:rsidRPr="00217AC2">
        <w:rPr>
          <w:sz w:val="24"/>
        </w:rPr>
        <w:t>, 211–224. https://doi.org/10.1016/j.jvolgeores.2016.06.001</w:t>
      </w:r>
    </w:p>
    <w:p w14:paraId="6A44CCF8" w14:textId="77777777" w:rsidR="00217AC2" w:rsidRPr="00217AC2" w:rsidRDefault="00217AC2" w:rsidP="00217AC2">
      <w:pPr>
        <w:pStyle w:val="Bibliography"/>
        <w:rPr>
          <w:sz w:val="24"/>
        </w:rPr>
      </w:pPr>
      <w:r w:rsidRPr="00217AC2">
        <w:rPr>
          <w:sz w:val="24"/>
        </w:rPr>
        <w:t xml:space="preserve">Venugopal, S., Moune, S., Williams-Jones, G., Druitt, T., Vigouroux, N., Wilson, A., &amp; Russell, J. K. (2020a).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6C782720" w14:textId="77777777" w:rsidR="00217AC2" w:rsidRPr="00217AC2" w:rsidRDefault="00217AC2" w:rsidP="00217AC2">
      <w:pPr>
        <w:pStyle w:val="Bibliography"/>
        <w:rPr>
          <w:sz w:val="24"/>
        </w:rPr>
      </w:pPr>
      <w:r w:rsidRPr="00217AC2">
        <w:rPr>
          <w:sz w:val="24"/>
        </w:rPr>
        <w:lastRenderedPageBreak/>
        <w:t xml:space="preserve">Venugopal, S., Moune, S., Williams-Jones, G., Druitt, T., Vigouroux, N., Wilson, A., &amp; Russell, J. K. (2020b).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5881D914" w14:textId="77777777" w:rsidR="00217AC2" w:rsidRPr="00217AC2" w:rsidRDefault="00217AC2" w:rsidP="00217AC2">
      <w:pPr>
        <w:pStyle w:val="Bibliography"/>
        <w:rPr>
          <w:sz w:val="24"/>
        </w:rPr>
      </w:pPr>
      <w:r w:rsidRPr="00217AC2">
        <w:rPr>
          <w:sz w:val="24"/>
        </w:rPr>
        <w:t xml:space="preserve">Vigouroux, N., Wallace, P. J., &amp; Kent, A. J. R. (2008). Volatiles in High-K Magmas from the Western Trans-Mexican Volcanic Belt: Evidence for Fluid Fluxing and Extreme Enrichment of the Mantle Wedge by Subduction Processes. </w:t>
      </w:r>
      <w:r w:rsidRPr="00217AC2">
        <w:rPr>
          <w:i/>
          <w:iCs/>
          <w:sz w:val="24"/>
        </w:rPr>
        <w:t>Journal of Petrology</w:t>
      </w:r>
      <w:r w:rsidRPr="00217AC2">
        <w:rPr>
          <w:sz w:val="24"/>
        </w:rPr>
        <w:t xml:space="preserve">, </w:t>
      </w:r>
      <w:r w:rsidRPr="00217AC2">
        <w:rPr>
          <w:i/>
          <w:iCs/>
          <w:sz w:val="24"/>
        </w:rPr>
        <w:t>49</w:t>
      </w:r>
      <w:r w:rsidRPr="00217AC2">
        <w:rPr>
          <w:sz w:val="24"/>
        </w:rPr>
        <w:t>(9), 1589–1618. https://doi.org/10.1093/petrology/egn039</w:t>
      </w:r>
    </w:p>
    <w:p w14:paraId="0871C82F" w14:textId="77777777" w:rsidR="00217AC2" w:rsidRPr="00217AC2" w:rsidRDefault="00217AC2" w:rsidP="00217AC2">
      <w:pPr>
        <w:pStyle w:val="Bibliography"/>
        <w:rPr>
          <w:sz w:val="24"/>
        </w:rPr>
      </w:pPr>
      <w:r w:rsidRPr="00217AC2">
        <w:rPr>
          <w:sz w:val="24"/>
        </w:rPr>
        <w:t xml:space="preserve">Wade, J. A., Plank, T., Melson, W. G., Soto, G. J., &amp; Hauri, E. H. (2006). The volatile content of magmas from Arenal volcano, Costa Rica. </w:t>
      </w:r>
      <w:r w:rsidRPr="00217AC2">
        <w:rPr>
          <w:i/>
          <w:iCs/>
          <w:sz w:val="24"/>
        </w:rPr>
        <w:t>Journal of Volcanology and Geothermal Research</w:t>
      </w:r>
      <w:r w:rsidRPr="00217AC2">
        <w:rPr>
          <w:sz w:val="24"/>
        </w:rPr>
        <w:t xml:space="preserve">, </w:t>
      </w:r>
      <w:r w:rsidRPr="00217AC2">
        <w:rPr>
          <w:i/>
          <w:iCs/>
          <w:sz w:val="24"/>
        </w:rPr>
        <w:t>157</w:t>
      </w:r>
      <w:r w:rsidRPr="00217AC2">
        <w:rPr>
          <w:sz w:val="24"/>
        </w:rPr>
        <w:t>(1), 94–120. https://doi.org/10.1016/j.jvolgeores.2006.03.045</w:t>
      </w:r>
    </w:p>
    <w:p w14:paraId="1019667A" w14:textId="77777777" w:rsidR="00217AC2" w:rsidRPr="00217AC2" w:rsidRDefault="00217AC2" w:rsidP="00217AC2">
      <w:pPr>
        <w:pStyle w:val="Bibliography"/>
        <w:rPr>
          <w:sz w:val="24"/>
        </w:rPr>
      </w:pPr>
      <w:r w:rsidRPr="00217AC2">
        <w:rPr>
          <w:sz w:val="24"/>
        </w:rPr>
        <w:t xml:space="preserve">Wallace, P. J., Kamenetsky, V. S., &amp; Cervantes, P. (2015). Melt inclusion CO2 contents, pressures of olivine crystallization, and the problem of shrinkage bubbles. </w:t>
      </w:r>
      <w:r w:rsidRPr="00217AC2">
        <w:rPr>
          <w:i/>
          <w:iCs/>
          <w:sz w:val="24"/>
        </w:rPr>
        <w:t>American Mineralogist</w:t>
      </w:r>
      <w:r w:rsidRPr="00217AC2">
        <w:rPr>
          <w:sz w:val="24"/>
        </w:rPr>
        <w:t xml:space="preserve">, </w:t>
      </w:r>
      <w:r w:rsidRPr="00217AC2">
        <w:rPr>
          <w:i/>
          <w:iCs/>
          <w:sz w:val="24"/>
        </w:rPr>
        <w:t>100</w:t>
      </w:r>
      <w:r w:rsidRPr="00217AC2">
        <w:rPr>
          <w:sz w:val="24"/>
        </w:rPr>
        <w:t>(4), 787–794. https://doi.org/10.2138/am-2015-5029</w:t>
      </w:r>
    </w:p>
    <w:p w14:paraId="397D2106" w14:textId="77777777" w:rsidR="00217AC2" w:rsidRPr="00217AC2" w:rsidRDefault="00217AC2" w:rsidP="00217AC2">
      <w:pPr>
        <w:pStyle w:val="Bibliography"/>
        <w:rPr>
          <w:sz w:val="24"/>
        </w:rPr>
      </w:pPr>
      <w:r w:rsidRPr="00217AC2">
        <w:rPr>
          <w:sz w:val="24"/>
        </w:rPr>
        <w:t xml:space="preserve">Walowski, K. J., Wallace, P. J., Clynne, M. A., Rasmussen, D. J., &amp; Weis, D. (2016). Slab melting and magma formation beneath the southern Cascade arc. </w:t>
      </w:r>
      <w:r w:rsidRPr="00217AC2">
        <w:rPr>
          <w:i/>
          <w:iCs/>
          <w:sz w:val="24"/>
        </w:rPr>
        <w:t>Earth and Planetary Science Letters</w:t>
      </w:r>
      <w:r w:rsidRPr="00217AC2">
        <w:rPr>
          <w:sz w:val="24"/>
        </w:rPr>
        <w:t xml:space="preserve">, </w:t>
      </w:r>
      <w:r w:rsidRPr="00217AC2">
        <w:rPr>
          <w:i/>
          <w:iCs/>
          <w:sz w:val="24"/>
        </w:rPr>
        <w:t>446</w:t>
      </w:r>
      <w:r w:rsidRPr="00217AC2">
        <w:rPr>
          <w:sz w:val="24"/>
        </w:rPr>
        <w:t>, 100–112. https://doi.org/10.1016/j.epsl.2016.03.044</w:t>
      </w:r>
    </w:p>
    <w:p w14:paraId="1068C0B2" w14:textId="77777777" w:rsidR="00217AC2" w:rsidRPr="00217AC2" w:rsidRDefault="00217AC2" w:rsidP="00217AC2">
      <w:pPr>
        <w:pStyle w:val="Bibliography"/>
        <w:rPr>
          <w:sz w:val="24"/>
        </w:rPr>
      </w:pPr>
      <w:r w:rsidRPr="00217AC2">
        <w:rPr>
          <w:sz w:val="24"/>
          <w:lang w:val="fr-CH"/>
        </w:rPr>
        <w:t xml:space="preserve">Walowski, K. J., Kirstein, L. A., De Hoog, J. C. M., Elliott, T. R., Savov, I. P., &amp; Jones, R. E. (2019). </w:t>
      </w:r>
      <w:r w:rsidRPr="00217AC2">
        <w:rPr>
          <w:sz w:val="24"/>
        </w:rPr>
        <w:t xml:space="preserve">Investigating ocean island mantle source heterogeneity with boron isotopes in melt inclusions. </w:t>
      </w:r>
      <w:r w:rsidRPr="00217AC2">
        <w:rPr>
          <w:i/>
          <w:iCs/>
          <w:sz w:val="24"/>
        </w:rPr>
        <w:t>Earth and Planetary Science Letters</w:t>
      </w:r>
      <w:r w:rsidRPr="00217AC2">
        <w:rPr>
          <w:sz w:val="24"/>
        </w:rPr>
        <w:t xml:space="preserve">, </w:t>
      </w:r>
      <w:r w:rsidRPr="00217AC2">
        <w:rPr>
          <w:i/>
          <w:iCs/>
          <w:sz w:val="24"/>
        </w:rPr>
        <w:t>508</w:t>
      </w:r>
      <w:r w:rsidRPr="00217AC2">
        <w:rPr>
          <w:sz w:val="24"/>
        </w:rPr>
        <w:t>, 97–108. https://doi.org/10.1016/j.epsl.2018.12.005</w:t>
      </w:r>
    </w:p>
    <w:p w14:paraId="1DB51427" w14:textId="77777777" w:rsidR="00217AC2" w:rsidRPr="00217AC2" w:rsidRDefault="00217AC2" w:rsidP="00217AC2">
      <w:pPr>
        <w:pStyle w:val="Bibliography"/>
        <w:rPr>
          <w:sz w:val="24"/>
        </w:rPr>
      </w:pPr>
      <w:r w:rsidRPr="00217AC2">
        <w:rPr>
          <w:sz w:val="24"/>
        </w:rPr>
        <w:t xml:space="preserve">Wanless, V. D., &amp; Shaw, A. M. (2012). Lower crustal crystallization and melt evolution at mid-ocean ridges. </w:t>
      </w:r>
      <w:r w:rsidRPr="00217AC2">
        <w:rPr>
          <w:i/>
          <w:iCs/>
          <w:sz w:val="24"/>
        </w:rPr>
        <w:t>Nature Geoscience</w:t>
      </w:r>
      <w:r w:rsidRPr="00217AC2">
        <w:rPr>
          <w:sz w:val="24"/>
        </w:rPr>
        <w:t xml:space="preserve">, </w:t>
      </w:r>
      <w:r w:rsidRPr="00217AC2">
        <w:rPr>
          <w:i/>
          <w:iCs/>
          <w:sz w:val="24"/>
        </w:rPr>
        <w:t>5</w:t>
      </w:r>
      <w:r w:rsidRPr="00217AC2">
        <w:rPr>
          <w:sz w:val="24"/>
        </w:rPr>
        <w:t>(9), 651–655. https://doi.org/10.1038/ngeo1552</w:t>
      </w:r>
    </w:p>
    <w:p w14:paraId="46D2EB71" w14:textId="77777777" w:rsidR="00217AC2" w:rsidRPr="00217AC2" w:rsidRDefault="00217AC2" w:rsidP="00217AC2">
      <w:pPr>
        <w:pStyle w:val="Bibliography"/>
        <w:rPr>
          <w:sz w:val="24"/>
        </w:rPr>
      </w:pPr>
      <w:r w:rsidRPr="00217AC2">
        <w:rPr>
          <w:sz w:val="24"/>
        </w:rPr>
        <w:lastRenderedPageBreak/>
        <w:t xml:space="preserve">Wanless, V. D., Behn, M. D., Shaw, A. M., &amp; Plank, T. (2014). Variations in melting dynamics and mantle compositions along the Eastern Volcanic Zone of the Gakkel Ridge: insights from olivine-hosted melt inclusions. </w:t>
      </w:r>
      <w:r w:rsidRPr="00217AC2">
        <w:rPr>
          <w:i/>
          <w:iCs/>
          <w:sz w:val="24"/>
        </w:rPr>
        <w:t>Contributions to Mineralogy and Petrology</w:t>
      </w:r>
      <w:r w:rsidRPr="00217AC2">
        <w:rPr>
          <w:sz w:val="24"/>
        </w:rPr>
        <w:t xml:space="preserve">, </w:t>
      </w:r>
      <w:r w:rsidRPr="00217AC2">
        <w:rPr>
          <w:i/>
          <w:iCs/>
          <w:sz w:val="24"/>
        </w:rPr>
        <w:t>167</w:t>
      </w:r>
      <w:r w:rsidRPr="00217AC2">
        <w:rPr>
          <w:sz w:val="24"/>
        </w:rPr>
        <w:t>(5), 1005. https://doi.org/10.1007/s00410-014-1005-7</w:t>
      </w:r>
    </w:p>
    <w:p w14:paraId="249F2EA3" w14:textId="77777777" w:rsidR="00217AC2" w:rsidRPr="00217AC2" w:rsidRDefault="00217AC2" w:rsidP="00217AC2">
      <w:pPr>
        <w:pStyle w:val="Bibliography"/>
        <w:rPr>
          <w:sz w:val="24"/>
        </w:rPr>
      </w:pPr>
      <w:r w:rsidRPr="00217AC2">
        <w:rPr>
          <w:sz w:val="24"/>
        </w:rPr>
        <w:t xml:space="preserve">Wanless, V. D., Shaw, A. M., Behn, M. D., Soule, S. A., Escartín, J., &amp; Hamelin, C. (2015). Magmatic plumbing at Lucky Strike volcano based on olivine-hosted melt inclusion compositions. </w:t>
      </w:r>
      <w:r w:rsidRPr="00217AC2">
        <w:rPr>
          <w:i/>
          <w:iCs/>
          <w:sz w:val="24"/>
        </w:rPr>
        <w:t>Geochemistry, Geophysics, Geosystems</w:t>
      </w:r>
      <w:r w:rsidRPr="00217AC2">
        <w:rPr>
          <w:sz w:val="24"/>
        </w:rPr>
        <w:t xml:space="preserve">, </w:t>
      </w:r>
      <w:r w:rsidRPr="00217AC2">
        <w:rPr>
          <w:i/>
          <w:iCs/>
          <w:sz w:val="24"/>
        </w:rPr>
        <w:t>16</w:t>
      </w:r>
      <w:r w:rsidRPr="00217AC2">
        <w:rPr>
          <w:sz w:val="24"/>
        </w:rPr>
        <w:t>(1), 126–147. https://doi.org/10.1002/2014GC005517</w:t>
      </w:r>
    </w:p>
    <w:p w14:paraId="09CCDBDD" w14:textId="77777777" w:rsidR="00217AC2" w:rsidRPr="00217AC2" w:rsidRDefault="00217AC2" w:rsidP="00217AC2">
      <w:pPr>
        <w:pStyle w:val="Bibliography"/>
        <w:rPr>
          <w:sz w:val="24"/>
        </w:rPr>
      </w:pPr>
      <w:r w:rsidRPr="00217AC2">
        <w:rPr>
          <w:sz w:val="24"/>
        </w:rPr>
        <w:t xml:space="preserve">Welsch, B., Faure, F., Famin, V., Baronnet, A., &amp; Bachèlery, P. (2013). Dendritic Crystallization: A Single Process for all the Textures of Olivine in Basalts? </w:t>
      </w:r>
      <w:r w:rsidRPr="00217AC2">
        <w:rPr>
          <w:i/>
          <w:iCs/>
          <w:sz w:val="24"/>
        </w:rPr>
        <w:t>Journal of Petrology</w:t>
      </w:r>
      <w:r w:rsidRPr="00217AC2">
        <w:rPr>
          <w:sz w:val="24"/>
        </w:rPr>
        <w:t xml:space="preserve">, </w:t>
      </w:r>
      <w:r w:rsidRPr="00217AC2">
        <w:rPr>
          <w:i/>
          <w:iCs/>
          <w:sz w:val="24"/>
        </w:rPr>
        <w:t>54</w:t>
      </w:r>
      <w:r w:rsidRPr="00217AC2">
        <w:rPr>
          <w:sz w:val="24"/>
        </w:rPr>
        <w:t>(3), 539–574. https://doi.org/10.1093/petrology/egs077</w:t>
      </w:r>
    </w:p>
    <w:p w14:paraId="131B6D0D" w14:textId="77777777" w:rsidR="00217AC2" w:rsidRPr="00217AC2" w:rsidRDefault="00217AC2" w:rsidP="00217AC2">
      <w:pPr>
        <w:pStyle w:val="Bibliography"/>
        <w:rPr>
          <w:sz w:val="24"/>
          <w:lang w:val="es-CR"/>
        </w:rPr>
      </w:pPr>
      <w:r w:rsidRPr="00217AC2">
        <w:rPr>
          <w:sz w:val="24"/>
        </w:rPr>
        <w:t xml:space="preserve">Wieser, P., Petrelli, M., Lubbers, J., Wieser, E., Ozaydin, S., Kent, A., &amp; Till, C. (2022). Thermobar: An open-source Python3 tool for thermobarometry and hygrometry.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2), 349–384. https://doi.org/10.30909/vol.05.02.349384</w:t>
      </w:r>
    </w:p>
    <w:p w14:paraId="1E33554E" w14:textId="77777777" w:rsidR="00217AC2" w:rsidRPr="00217AC2" w:rsidRDefault="00217AC2" w:rsidP="00217AC2">
      <w:pPr>
        <w:pStyle w:val="Bibliography"/>
        <w:rPr>
          <w:sz w:val="24"/>
        </w:rPr>
      </w:pPr>
      <w:r w:rsidRPr="00217AC2">
        <w:rPr>
          <w:sz w:val="24"/>
          <w:lang w:val="es-CR"/>
        </w:rPr>
        <w:t xml:space="preserve">Wieser, P. E., &amp; DeVitre, C. L. (2023, April 4). </w:t>
      </w:r>
      <w:r w:rsidRPr="00217AC2">
        <w:rPr>
          <w:sz w:val="24"/>
        </w:rPr>
        <w:t>DiadFit: An Open-SourcePython3 Tool for Peak fitting of Raman Data from silicate melts and CO2 fluids. EarthArXiv. https://doi.org/10.31223/X5CQ1F</w:t>
      </w:r>
    </w:p>
    <w:p w14:paraId="325C530D" w14:textId="77777777" w:rsidR="00217AC2" w:rsidRPr="00217AC2" w:rsidRDefault="00217AC2" w:rsidP="00217AC2">
      <w:pPr>
        <w:pStyle w:val="Bibliography"/>
        <w:rPr>
          <w:sz w:val="24"/>
          <w:lang w:val="fr-CH"/>
        </w:rPr>
      </w:pPr>
      <w:r w:rsidRPr="00217AC2">
        <w:rPr>
          <w:sz w:val="24"/>
        </w:rPr>
        <w:t xml:space="preserve">Wieser, P. E., Edmonds, M., Maclennan, J., Jenner, F. E., &amp; Kunz, B. E. (2019). Crystal scavenging from mush piles recorded by melt inclusions. </w:t>
      </w:r>
      <w:r w:rsidRPr="00217AC2">
        <w:rPr>
          <w:i/>
          <w:iCs/>
          <w:sz w:val="24"/>
          <w:lang w:val="fr-CH"/>
        </w:rPr>
        <w:t>Nature Communications</w:t>
      </w:r>
      <w:r w:rsidRPr="00217AC2">
        <w:rPr>
          <w:sz w:val="24"/>
          <w:lang w:val="fr-CH"/>
        </w:rPr>
        <w:t xml:space="preserve">, </w:t>
      </w:r>
      <w:r w:rsidRPr="00217AC2">
        <w:rPr>
          <w:i/>
          <w:iCs/>
          <w:sz w:val="24"/>
          <w:lang w:val="fr-CH"/>
        </w:rPr>
        <w:t>10</w:t>
      </w:r>
      <w:r w:rsidRPr="00217AC2">
        <w:rPr>
          <w:sz w:val="24"/>
          <w:lang w:val="fr-CH"/>
        </w:rPr>
        <w:t>(1), 5797. https://doi.org/10.1038/s41467-019-13518-2</w:t>
      </w:r>
    </w:p>
    <w:p w14:paraId="1AEAD8AA" w14:textId="77777777" w:rsidR="00217AC2" w:rsidRPr="00217AC2" w:rsidRDefault="00217AC2" w:rsidP="00217AC2">
      <w:pPr>
        <w:pStyle w:val="Bibliography"/>
        <w:rPr>
          <w:sz w:val="24"/>
        </w:rPr>
      </w:pPr>
      <w:r w:rsidRPr="00217AC2">
        <w:rPr>
          <w:sz w:val="24"/>
          <w:lang w:val="fr-CH"/>
        </w:rPr>
        <w:t xml:space="preserve">Wieser, P. E., Lamadrid, H., Maclennan, J., Edmonds, M., Matthews, S., Iacovino, K., et al. </w:t>
      </w:r>
      <w:r w:rsidRPr="00217AC2">
        <w:rPr>
          <w:sz w:val="24"/>
        </w:rPr>
        <w:t xml:space="preserve">(2021). Reconstructing Magma Storage Depths for the 2018 Kı̄lauean Eruption From Melt Inclusion CO2 Contents: The Importance of Vapor Bubbles. </w:t>
      </w:r>
      <w:r w:rsidRPr="00217AC2">
        <w:rPr>
          <w:i/>
          <w:iCs/>
          <w:sz w:val="24"/>
        </w:rPr>
        <w:t xml:space="preserve">Geochemistry, </w:t>
      </w:r>
      <w:r w:rsidRPr="00217AC2">
        <w:rPr>
          <w:i/>
          <w:iCs/>
          <w:sz w:val="24"/>
        </w:rPr>
        <w:lastRenderedPageBreak/>
        <w:t>Geophysics, Geosystems</w:t>
      </w:r>
      <w:r w:rsidRPr="00217AC2">
        <w:rPr>
          <w:sz w:val="24"/>
        </w:rPr>
        <w:t xml:space="preserve">, </w:t>
      </w:r>
      <w:r w:rsidRPr="00217AC2">
        <w:rPr>
          <w:i/>
          <w:iCs/>
          <w:sz w:val="24"/>
        </w:rPr>
        <w:t>22</w:t>
      </w:r>
      <w:r w:rsidRPr="00217AC2">
        <w:rPr>
          <w:sz w:val="24"/>
        </w:rPr>
        <w:t>(2), e2020GC009364. https://doi.org/10.1029/2020GC009364</w:t>
      </w:r>
    </w:p>
    <w:p w14:paraId="3E86BB6A" w14:textId="77777777" w:rsidR="00217AC2" w:rsidRPr="00217AC2" w:rsidRDefault="00217AC2" w:rsidP="00217AC2">
      <w:pPr>
        <w:pStyle w:val="Bibliography"/>
        <w:rPr>
          <w:sz w:val="24"/>
        </w:rPr>
      </w:pPr>
      <w:r w:rsidRPr="00217AC2">
        <w:rPr>
          <w:sz w:val="24"/>
        </w:rPr>
        <w:t xml:space="preserve">Wieser, P. E., Kent, A. J. R., Till, C. B., Donovan, J., Neave, D. A., Blatter, D. L., &amp; Krawczynski, M. J. (2023). Barometers Behaving Badly I: Assessing the Influence of Analytical and Experimental Uncertainty on Clinopyroxene Thermobarometry Calculations at Crustal Conditions. </w:t>
      </w:r>
      <w:r w:rsidRPr="00217AC2">
        <w:rPr>
          <w:i/>
          <w:iCs/>
          <w:sz w:val="24"/>
        </w:rPr>
        <w:t>Journal of Petrology</w:t>
      </w:r>
      <w:r w:rsidRPr="00217AC2">
        <w:rPr>
          <w:sz w:val="24"/>
        </w:rPr>
        <w:t xml:space="preserve">, </w:t>
      </w:r>
      <w:r w:rsidRPr="00217AC2">
        <w:rPr>
          <w:i/>
          <w:iCs/>
          <w:sz w:val="24"/>
        </w:rPr>
        <w:t>64</w:t>
      </w:r>
      <w:r w:rsidRPr="00217AC2">
        <w:rPr>
          <w:sz w:val="24"/>
        </w:rPr>
        <w:t>(2), egac126. https://doi.org/10.1093/petrology/egac126</w:t>
      </w:r>
    </w:p>
    <w:p w14:paraId="51D09A30" w14:textId="77777777" w:rsidR="00217AC2" w:rsidRPr="00217AC2" w:rsidRDefault="00217AC2" w:rsidP="00217AC2">
      <w:pPr>
        <w:pStyle w:val="Bibliography"/>
        <w:rPr>
          <w:sz w:val="24"/>
        </w:rPr>
      </w:pPr>
      <w:r w:rsidRPr="00217AC2">
        <w:rPr>
          <w:sz w:val="24"/>
        </w:rPr>
        <w:t xml:space="preserve">Wieser, P. E., Kent, A. J. R., &amp; Till, C. B. (2023). Barometers Behaving Badly II: a Critical Evaluation of Cpx-Only and Cpx-Liq Thermobarometry in Variably-Hydrous Arc Magmas. </w:t>
      </w:r>
      <w:r w:rsidRPr="00217AC2">
        <w:rPr>
          <w:i/>
          <w:iCs/>
          <w:sz w:val="24"/>
        </w:rPr>
        <w:t>Journal of Petrology</w:t>
      </w:r>
      <w:r w:rsidRPr="00217AC2">
        <w:rPr>
          <w:sz w:val="24"/>
        </w:rPr>
        <w:t xml:space="preserve">, </w:t>
      </w:r>
      <w:r w:rsidRPr="00217AC2">
        <w:rPr>
          <w:i/>
          <w:iCs/>
          <w:sz w:val="24"/>
        </w:rPr>
        <w:t>64</w:t>
      </w:r>
      <w:r w:rsidRPr="00217AC2">
        <w:rPr>
          <w:sz w:val="24"/>
        </w:rPr>
        <w:t>(8), egad050. https://doi.org/10.1093/petrology/egad050</w:t>
      </w:r>
    </w:p>
    <w:p w14:paraId="4AB8049F" w14:textId="77777777" w:rsidR="00217AC2" w:rsidRPr="00217AC2" w:rsidRDefault="00217AC2" w:rsidP="00217AC2">
      <w:pPr>
        <w:pStyle w:val="Bibliography"/>
        <w:rPr>
          <w:sz w:val="24"/>
        </w:rPr>
      </w:pPr>
      <w:r w:rsidRPr="00217AC2">
        <w:rPr>
          <w:sz w:val="24"/>
        </w:rPr>
        <w:t>Wieser, P. E., Gleeson, M., Matthews, S., DeVitre, C. L., &amp; Gazel, E. (2023). Determining the Pressure – Temperature – Composition (P-T-X) conditions of magma storage. Retrieved from https://eartharxiv.org/repository/view/5833/</w:t>
      </w:r>
    </w:p>
    <w:p w14:paraId="109611CB" w14:textId="77777777" w:rsidR="00217AC2" w:rsidRPr="00217AC2" w:rsidRDefault="00217AC2" w:rsidP="00217AC2">
      <w:pPr>
        <w:pStyle w:val="Bibliography"/>
        <w:rPr>
          <w:sz w:val="24"/>
        </w:rPr>
      </w:pPr>
      <w:r w:rsidRPr="00217AC2">
        <w:rPr>
          <w:sz w:val="24"/>
        </w:rPr>
        <w:t>Wieser, P. E., Kent, A., Till, C., &amp; Abers, G. (2023, May 3). Geophysical and Geochemical Constraints on Magma Storage Depths along the Cascade Arc: Knowns and Unknowns. EarthArXiv. https://doi.org/10.31223/X5KX00</w:t>
      </w:r>
    </w:p>
    <w:p w14:paraId="68355DE7" w14:textId="77777777" w:rsidR="00217AC2" w:rsidRPr="00217AC2" w:rsidRDefault="00217AC2" w:rsidP="00217AC2">
      <w:pPr>
        <w:pStyle w:val="Bibliography"/>
        <w:rPr>
          <w:sz w:val="24"/>
        </w:rPr>
      </w:pPr>
      <w:r w:rsidRPr="00217AC2">
        <w:rPr>
          <w:sz w:val="24"/>
        </w:rPr>
        <w:t xml:space="preserve">Wong, K., Ferguson, D., Wieser, P., Morgan, D., Edmonds, M., Tadesse, A. Z., et al. (2023). Focused Mid-Crustal Magma Intrusion During Continental Break-Up in Ethiopia. </w:t>
      </w:r>
      <w:r w:rsidRPr="00217AC2">
        <w:rPr>
          <w:i/>
          <w:iCs/>
          <w:sz w:val="24"/>
        </w:rPr>
        <w:t>Geophysical Research Letters</w:t>
      </w:r>
      <w:r w:rsidRPr="00217AC2">
        <w:rPr>
          <w:sz w:val="24"/>
        </w:rPr>
        <w:t xml:space="preserve">, </w:t>
      </w:r>
      <w:r w:rsidRPr="00217AC2">
        <w:rPr>
          <w:i/>
          <w:iCs/>
          <w:sz w:val="24"/>
        </w:rPr>
        <w:t>50</w:t>
      </w:r>
      <w:r w:rsidRPr="00217AC2">
        <w:rPr>
          <w:sz w:val="24"/>
        </w:rPr>
        <w:t>(11), e2023GL103257. https://doi.org/10.1029/2023GL103257</w:t>
      </w:r>
    </w:p>
    <w:p w14:paraId="626059DB" w14:textId="77777777" w:rsidR="00217AC2" w:rsidRPr="00217AC2" w:rsidRDefault="00217AC2" w:rsidP="00217AC2">
      <w:pPr>
        <w:pStyle w:val="Bibliography"/>
        <w:rPr>
          <w:sz w:val="24"/>
        </w:rPr>
      </w:pPr>
      <w:r w:rsidRPr="00217AC2">
        <w:rPr>
          <w:sz w:val="24"/>
        </w:rPr>
        <w:t xml:space="preserve">Wysoczanski, R. J., Handler, M. R., Schipper, C. I., Leybourne, M. I., Creech, J., Rotella, M. D., et al. (2012). The Tectonomagmatic Source of Ore Metals and Volatile Elements in the </w:t>
      </w:r>
      <w:r w:rsidRPr="00217AC2">
        <w:rPr>
          <w:sz w:val="24"/>
        </w:rPr>
        <w:lastRenderedPageBreak/>
        <w:t xml:space="preserve">Southern Kermadec Arc. </w:t>
      </w:r>
      <w:r w:rsidRPr="00217AC2">
        <w:rPr>
          <w:i/>
          <w:iCs/>
          <w:sz w:val="24"/>
        </w:rPr>
        <w:t>Economic Geology</w:t>
      </w:r>
      <w:r w:rsidRPr="00217AC2">
        <w:rPr>
          <w:sz w:val="24"/>
        </w:rPr>
        <w:t xml:space="preserve">, </w:t>
      </w:r>
      <w:r w:rsidRPr="00217AC2">
        <w:rPr>
          <w:i/>
          <w:iCs/>
          <w:sz w:val="24"/>
        </w:rPr>
        <w:t>107</w:t>
      </w:r>
      <w:r w:rsidRPr="00217AC2">
        <w:rPr>
          <w:sz w:val="24"/>
        </w:rPr>
        <w:t>(8), 1539–1556. https://doi.org/10.2113/econgeo.107.8.1539</w:t>
      </w:r>
    </w:p>
    <w:p w14:paraId="256418D4" w14:textId="77777777" w:rsidR="00217AC2" w:rsidRPr="00217AC2" w:rsidRDefault="00217AC2" w:rsidP="00217AC2">
      <w:pPr>
        <w:pStyle w:val="Bibliography"/>
        <w:rPr>
          <w:sz w:val="24"/>
        </w:rPr>
      </w:pPr>
      <w:r w:rsidRPr="00217AC2">
        <w:rPr>
          <w:sz w:val="24"/>
        </w:rPr>
        <w:t xml:space="preserve">Yoshimura, S. (2023). Carbon dioxide and water in the crust. Part 1: Equation of state for the fluid. </w:t>
      </w:r>
      <w:r w:rsidRPr="00217AC2">
        <w:rPr>
          <w:i/>
          <w:iCs/>
          <w:sz w:val="24"/>
        </w:rPr>
        <w:t>Journal of Mineralogical and Petrological Sciences</w:t>
      </w:r>
      <w:r w:rsidRPr="00217AC2">
        <w:rPr>
          <w:sz w:val="24"/>
        </w:rPr>
        <w:t xml:space="preserve">, </w:t>
      </w:r>
      <w:r w:rsidRPr="00217AC2">
        <w:rPr>
          <w:i/>
          <w:iCs/>
          <w:sz w:val="24"/>
        </w:rPr>
        <w:t>118</w:t>
      </w:r>
      <w:r w:rsidRPr="00217AC2">
        <w:rPr>
          <w:sz w:val="24"/>
        </w:rPr>
        <w:t>(1), 221224a. https://doi.org/10.2465/jmps.221224a</w:t>
      </w:r>
    </w:p>
    <w:p w14:paraId="0C193092" w14:textId="77777777" w:rsidR="00217AC2" w:rsidRPr="00217AC2" w:rsidRDefault="00217AC2" w:rsidP="00217AC2">
      <w:pPr>
        <w:pStyle w:val="Bibliography"/>
        <w:rPr>
          <w:sz w:val="24"/>
        </w:rPr>
      </w:pPr>
      <w:r w:rsidRPr="00217AC2">
        <w:rPr>
          <w:sz w:val="24"/>
        </w:rPr>
        <w:t xml:space="preserve">Zanon, V., D’Auria, L., Schiavi, F., Cyrzan, K., &amp; Pankhurst, M. J. (2024). Toward a near real-time magma ascent monitoring by combined fluid inclusion barometry and ongoing seismicity. </w:t>
      </w:r>
      <w:r w:rsidRPr="00217AC2">
        <w:rPr>
          <w:i/>
          <w:iCs/>
          <w:sz w:val="24"/>
        </w:rPr>
        <w:t>Science Advances</w:t>
      </w:r>
      <w:r w:rsidRPr="00217AC2">
        <w:rPr>
          <w:sz w:val="24"/>
        </w:rPr>
        <w:t xml:space="preserve">, </w:t>
      </w:r>
      <w:r w:rsidRPr="00217AC2">
        <w:rPr>
          <w:i/>
          <w:iCs/>
          <w:sz w:val="24"/>
        </w:rPr>
        <w:t>10</w:t>
      </w:r>
      <w:r w:rsidRPr="00217AC2">
        <w:rPr>
          <w:sz w:val="24"/>
        </w:rPr>
        <w:t>(6), eadi4300. https://doi.org/10.1126/sciadv.adi4300</w:t>
      </w:r>
    </w:p>
    <w:p w14:paraId="3D690351" w14:textId="77777777" w:rsidR="00217AC2" w:rsidRPr="00217AC2" w:rsidRDefault="00217AC2" w:rsidP="00217AC2">
      <w:pPr>
        <w:pStyle w:val="Bibliography"/>
        <w:rPr>
          <w:sz w:val="24"/>
          <w:lang w:val="fr-CH"/>
        </w:rPr>
      </w:pPr>
      <w:r w:rsidRPr="00217AC2">
        <w:rPr>
          <w:sz w:val="24"/>
        </w:rPr>
        <w:t xml:space="preserve">Zimmer, M. M. (2009). </w:t>
      </w:r>
      <w:r w:rsidRPr="00217AC2">
        <w:rPr>
          <w:i/>
          <w:iCs/>
          <w:sz w:val="24"/>
        </w:rPr>
        <w:t>Water in Aleutian Magmas: its origins in the subduction zone and its effects on magma evolution</w:t>
      </w:r>
      <w:r w:rsidRPr="00217AC2">
        <w:rPr>
          <w:sz w:val="24"/>
        </w:rPr>
        <w:t xml:space="preserve">. </w:t>
      </w:r>
      <w:r w:rsidRPr="00217AC2">
        <w:rPr>
          <w:sz w:val="24"/>
          <w:lang w:val="fr-CH"/>
        </w:rPr>
        <w:t>ProQuest.</w:t>
      </w:r>
    </w:p>
    <w:p w14:paraId="00B10FB3" w14:textId="77777777" w:rsidR="00217AC2" w:rsidRPr="00217AC2" w:rsidRDefault="00217AC2" w:rsidP="00217AC2">
      <w:pPr>
        <w:pStyle w:val="Bibliography"/>
        <w:rPr>
          <w:sz w:val="24"/>
        </w:rPr>
      </w:pPr>
      <w:r w:rsidRPr="00217AC2">
        <w:rPr>
          <w:sz w:val="24"/>
          <w:lang w:val="fr-CH"/>
        </w:rPr>
        <w:t xml:space="preserve">Zimmer, M. M., Plank, T., Hauri, E. H., Yogodzinski, G. M., Stelling, P., Larsen, J., et al. </w:t>
      </w:r>
      <w:r w:rsidRPr="00217AC2">
        <w:rPr>
          <w:sz w:val="24"/>
        </w:rPr>
        <w:t xml:space="preserve">(2010). The Role of Water in Generating the Calc-alkaline Trend: New Volatile Data for Aleutian Magmas and a New Tholeiitic Index. </w:t>
      </w:r>
      <w:r w:rsidRPr="00217AC2">
        <w:rPr>
          <w:i/>
          <w:iCs/>
          <w:sz w:val="24"/>
        </w:rPr>
        <w:t>Journal of Petrology</w:t>
      </w:r>
      <w:r w:rsidRPr="00217AC2">
        <w:rPr>
          <w:sz w:val="24"/>
        </w:rPr>
        <w:t xml:space="preserve">, </w:t>
      </w:r>
      <w:r w:rsidRPr="00217AC2">
        <w:rPr>
          <w:i/>
          <w:iCs/>
          <w:sz w:val="24"/>
        </w:rPr>
        <w:t>51</w:t>
      </w:r>
      <w:r w:rsidRPr="00217AC2">
        <w:rPr>
          <w:sz w:val="24"/>
        </w:rPr>
        <w:t>(12), 2411–2444. https://doi.org/10.1093/petrology/egq062</w:t>
      </w:r>
    </w:p>
    <w:p w14:paraId="66964F5B" w14:textId="48C86EEF" w:rsidR="00C63321" w:rsidRDefault="00C63321" w:rsidP="007B522C">
      <w:pPr>
        <w:shd w:val="clear" w:color="auto" w:fill="FFFFFF"/>
        <w:spacing w:before="240" w:line="480" w:lineRule="auto"/>
        <w:rPr>
          <w:rFonts w:eastAsia="Times New Roman"/>
          <w:b/>
          <w:bCs/>
          <w:color w:val="262626"/>
          <w:sz w:val="24"/>
          <w:szCs w:val="24"/>
        </w:rPr>
      </w:pPr>
      <w:r>
        <w:rPr>
          <w:rFonts w:eastAsia="Times New Roman"/>
          <w:b/>
          <w:bCs/>
          <w:color w:val="262626"/>
          <w:sz w:val="24"/>
          <w:szCs w:val="24"/>
        </w:rPr>
        <w:fldChar w:fldCharType="end"/>
      </w:r>
    </w:p>
    <w:p w14:paraId="2B7C9A8E" w14:textId="65F86A75" w:rsidR="00BF0028" w:rsidRPr="007B522C" w:rsidRDefault="00BF0028" w:rsidP="007B522C">
      <w:pPr>
        <w:shd w:val="clear" w:color="auto" w:fill="FFFFFF"/>
        <w:spacing w:line="480" w:lineRule="auto"/>
      </w:pPr>
    </w:p>
    <w:sectPr w:rsidR="00BF0028" w:rsidRPr="007B522C" w:rsidSect="00367438">
      <w:headerReference w:type="default" r:id="rId32"/>
      <w:footerReference w:type="default" r:id="rId33"/>
      <w:headerReference w:type="first" r:id="rId34"/>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129A51" w14:textId="77777777" w:rsidR="00367438" w:rsidRDefault="00367438" w:rsidP="000379AB">
      <w:r>
        <w:separator/>
      </w:r>
    </w:p>
  </w:endnote>
  <w:endnote w:type="continuationSeparator" w:id="0">
    <w:p w14:paraId="4DE7E619" w14:textId="77777777" w:rsidR="00367438" w:rsidRDefault="0036743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yriad Pro">
    <w:altName w:val="Segoe UI"/>
    <w:panose1 w:val="020B07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B1269" w14:textId="6EEBD383" w:rsidR="00234B78" w:rsidRDefault="00234B78">
    <w:pPr>
      <w:pStyle w:val="Footer"/>
    </w:pPr>
    <w:r w:rsidRPr="007B522C">
      <w:rPr>
        <w:rFonts w:eastAsia="Times New Roman"/>
        <w:sz w:val="24"/>
        <w:szCs w:val="24"/>
      </w:rPr>
      <w:t>* The use of trade names does not signify endorsement by the U.S. Geological Survey</w:t>
    </w:r>
  </w:p>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D981E6" w14:textId="77777777" w:rsidR="00367438" w:rsidRDefault="00367438" w:rsidP="000379AB">
      <w:r>
        <w:separator/>
      </w:r>
    </w:p>
  </w:footnote>
  <w:footnote w:type="continuationSeparator" w:id="0">
    <w:p w14:paraId="75B0F82F" w14:textId="77777777" w:rsidR="00367438" w:rsidRDefault="0036743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5FE63" w14:textId="021FE538" w:rsidR="00DD6745" w:rsidRDefault="00DD6745" w:rsidP="007778ED">
    <w:pPr>
      <w:pStyle w:val="Header"/>
      <w:jc w:val="center"/>
    </w:pPr>
    <w:r>
      <w:t xml:space="preserve">manuscript submitted to </w:t>
    </w:r>
    <w:r w:rsidR="0064791E">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1"/>
  </w:num>
  <w:num w:numId="4" w16cid:durableId="983047291">
    <w:abstractNumId w:val="5"/>
  </w:num>
  <w:num w:numId="5" w16cid:durableId="1416437152">
    <w:abstractNumId w:val="6"/>
  </w:num>
  <w:num w:numId="6" w16cid:durableId="25494253">
    <w:abstractNumId w:val="8"/>
  </w:num>
  <w:num w:numId="7" w16cid:durableId="119541995">
    <w:abstractNumId w:val="9"/>
  </w:num>
  <w:num w:numId="8" w16cid:durableId="1958756824">
    <w:abstractNumId w:val="10"/>
  </w:num>
  <w:num w:numId="9" w16cid:durableId="928124450">
    <w:abstractNumId w:val="3"/>
  </w:num>
  <w:num w:numId="10" w16cid:durableId="1962152298">
    <w:abstractNumId w:val="7"/>
  </w:num>
  <w:num w:numId="11" w16cid:durableId="17976862">
    <w:abstractNumId w:val="4"/>
  </w:num>
  <w:num w:numId="12" w16cid:durableId="1237283164">
    <w:abstractNumId w:val="12"/>
  </w:num>
  <w:num w:numId="13" w16cid:durableId="439767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10517"/>
    <w:rsid w:val="00030218"/>
    <w:rsid w:val="00031829"/>
    <w:rsid w:val="00033DA9"/>
    <w:rsid w:val="000379AB"/>
    <w:rsid w:val="00042A23"/>
    <w:rsid w:val="0007414F"/>
    <w:rsid w:val="00076101"/>
    <w:rsid w:val="00095451"/>
    <w:rsid w:val="001C2B0D"/>
    <w:rsid w:val="001E33EF"/>
    <w:rsid w:val="00205265"/>
    <w:rsid w:val="002112B8"/>
    <w:rsid w:val="00217AC2"/>
    <w:rsid w:val="00234B78"/>
    <w:rsid w:val="00240493"/>
    <w:rsid w:val="00260573"/>
    <w:rsid w:val="002B6F74"/>
    <w:rsid w:val="002C1266"/>
    <w:rsid w:val="002C3263"/>
    <w:rsid w:val="002E7898"/>
    <w:rsid w:val="002F2289"/>
    <w:rsid w:val="002F3B11"/>
    <w:rsid w:val="003137C3"/>
    <w:rsid w:val="00321596"/>
    <w:rsid w:val="00341A38"/>
    <w:rsid w:val="00366917"/>
    <w:rsid w:val="00367438"/>
    <w:rsid w:val="0037466A"/>
    <w:rsid w:val="003B5732"/>
    <w:rsid w:val="003E660A"/>
    <w:rsid w:val="003E7B35"/>
    <w:rsid w:val="003F199B"/>
    <w:rsid w:val="00400425"/>
    <w:rsid w:val="004009A6"/>
    <w:rsid w:val="00440A22"/>
    <w:rsid w:val="00466446"/>
    <w:rsid w:val="0046739F"/>
    <w:rsid w:val="004B693F"/>
    <w:rsid w:val="004C5525"/>
    <w:rsid w:val="00514B45"/>
    <w:rsid w:val="005167EA"/>
    <w:rsid w:val="005358D5"/>
    <w:rsid w:val="00545B6C"/>
    <w:rsid w:val="00562C9F"/>
    <w:rsid w:val="00562D64"/>
    <w:rsid w:val="0057441D"/>
    <w:rsid w:val="00575C0B"/>
    <w:rsid w:val="005E1969"/>
    <w:rsid w:val="005F001B"/>
    <w:rsid w:val="006465D9"/>
    <w:rsid w:val="0064791E"/>
    <w:rsid w:val="006842EE"/>
    <w:rsid w:val="006C4619"/>
    <w:rsid w:val="006D19B4"/>
    <w:rsid w:val="006F0D4D"/>
    <w:rsid w:val="006F662E"/>
    <w:rsid w:val="00715070"/>
    <w:rsid w:val="0073414B"/>
    <w:rsid w:val="007778ED"/>
    <w:rsid w:val="00796FB8"/>
    <w:rsid w:val="007B4B93"/>
    <w:rsid w:val="007B522C"/>
    <w:rsid w:val="00813315"/>
    <w:rsid w:val="00855B07"/>
    <w:rsid w:val="008A6077"/>
    <w:rsid w:val="008D3087"/>
    <w:rsid w:val="008E58E5"/>
    <w:rsid w:val="00921B23"/>
    <w:rsid w:val="0096712D"/>
    <w:rsid w:val="0097213C"/>
    <w:rsid w:val="00974037"/>
    <w:rsid w:val="00975D9D"/>
    <w:rsid w:val="009800D7"/>
    <w:rsid w:val="00995CAA"/>
    <w:rsid w:val="009B68DA"/>
    <w:rsid w:val="009C63D9"/>
    <w:rsid w:val="00A1073D"/>
    <w:rsid w:val="00A44E37"/>
    <w:rsid w:val="00A75AF5"/>
    <w:rsid w:val="00AA11F3"/>
    <w:rsid w:val="00AB46CF"/>
    <w:rsid w:val="00AD03B0"/>
    <w:rsid w:val="00AF33DA"/>
    <w:rsid w:val="00B120F3"/>
    <w:rsid w:val="00B17EB7"/>
    <w:rsid w:val="00B47BD6"/>
    <w:rsid w:val="00B719C8"/>
    <w:rsid w:val="00B81C79"/>
    <w:rsid w:val="00B82556"/>
    <w:rsid w:val="00B828C4"/>
    <w:rsid w:val="00BD47BB"/>
    <w:rsid w:val="00BF0028"/>
    <w:rsid w:val="00C3475A"/>
    <w:rsid w:val="00C63321"/>
    <w:rsid w:val="00C81368"/>
    <w:rsid w:val="00C81692"/>
    <w:rsid w:val="00C94AA5"/>
    <w:rsid w:val="00CB7BED"/>
    <w:rsid w:val="00CC4CBE"/>
    <w:rsid w:val="00CF3DEE"/>
    <w:rsid w:val="00D50A01"/>
    <w:rsid w:val="00D810E5"/>
    <w:rsid w:val="00D94839"/>
    <w:rsid w:val="00D9528F"/>
    <w:rsid w:val="00DD6745"/>
    <w:rsid w:val="00DE3F91"/>
    <w:rsid w:val="00DF76FE"/>
    <w:rsid w:val="00E31404"/>
    <w:rsid w:val="00E31513"/>
    <w:rsid w:val="00E664DF"/>
    <w:rsid w:val="00E67B96"/>
    <w:rsid w:val="00EE433D"/>
    <w:rsid w:val="00EF04CF"/>
    <w:rsid w:val="00F13598"/>
    <w:rsid w:val="00F21080"/>
    <w:rsid w:val="00F227F8"/>
    <w:rsid w:val="00F36B51"/>
    <w:rsid w:val="00F45E57"/>
    <w:rsid w:val="00F71CD1"/>
    <w:rsid w:val="00FB0ACF"/>
    <w:rsid w:val="00FC130D"/>
    <w:rsid w:val="00FC3EAC"/>
    <w:rsid w:val="00FC49C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63321"/>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217AC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styleId="Bibliography">
    <w:name w:val="Bibliography"/>
    <w:basedOn w:val="Normal"/>
    <w:next w:val="Normal"/>
    <w:uiPriority w:val="37"/>
    <w:unhideWhenUsed/>
    <w:rsid w:val="00C63321"/>
    <w:pPr>
      <w:spacing w:line="480" w:lineRule="auto"/>
      <w:ind w:left="720" w:hanging="720"/>
    </w:pPr>
  </w:style>
  <w:style w:type="paragraph" w:customStyle="1" w:styleId="Acknowledgement">
    <w:name w:val="Acknowledgement"/>
    <w:basedOn w:val="Normal"/>
    <w:rsid w:val="00C63321"/>
    <w:pPr>
      <w:spacing w:before="120"/>
      <w:ind w:left="720" w:hanging="720"/>
    </w:pPr>
    <w:rPr>
      <w:rFonts w:eastAsia="Times New Roman"/>
      <w:sz w:val="24"/>
      <w:szCs w:val="24"/>
    </w:rPr>
  </w:style>
  <w:style w:type="paragraph" w:customStyle="1" w:styleId="SMHeading">
    <w:name w:val="SM Heading"/>
    <w:basedOn w:val="Heading1"/>
    <w:qFormat/>
    <w:rsid w:val="00217AC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217AC2"/>
    <w:rPr>
      <w:rFonts w:eastAsia="Times New Roman"/>
      <w:sz w:val="24"/>
      <w:u w:val="words"/>
    </w:rPr>
  </w:style>
  <w:style w:type="paragraph" w:customStyle="1" w:styleId="SMText">
    <w:name w:val="SM Text"/>
    <w:basedOn w:val="Normal"/>
    <w:qFormat/>
    <w:rsid w:val="00217AC2"/>
    <w:pPr>
      <w:ind w:firstLine="480"/>
    </w:pPr>
    <w:rPr>
      <w:rFonts w:eastAsia="Times New Roman"/>
      <w:sz w:val="24"/>
    </w:rPr>
  </w:style>
  <w:style w:type="paragraph" w:customStyle="1" w:styleId="SMcaption">
    <w:name w:val="SM caption"/>
    <w:basedOn w:val="SMText"/>
    <w:qFormat/>
    <w:rsid w:val="00217AC2"/>
    <w:pPr>
      <w:ind w:firstLine="0"/>
    </w:pPr>
  </w:style>
  <w:style w:type="paragraph" w:customStyle="1" w:styleId="SOMContent">
    <w:name w:val="SOMContent"/>
    <w:basedOn w:val="Normal"/>
    <w:rsid w:val="00217AC2"/>
    <w:pPr>
      <w:spacing w:before="120"/>
    </w:pPr>
    <w:rPr>
      <w:rFonts w:eastAsia="Times New Roman"/>
      <w:sz w:val="24"/>
      <w:szCs w:val="24"/>
    </w:rPr>
  </w:style>
  <w:style w:type="character" w:customStyle="1" w:styleId="Heading1Char">
    <w:name w:val="Heading 1 Char"/>
    <w:basedOn w:val="DefaultParagraphFont"/>
    <w:link w:val="Heading1"/>
    <w:uiPriority w:val="9"/>
    <w:rsid w:val="00217AC2"/>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F36B51"/>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F36B51"/>
    <w:rPr>
      <w:sz w:val="16"/>
      <w:szCs w:val="16"/>
    </w:rPr>
  </w:style>
  <w:style w:type="paragraph" w:styleId="CommentText">
    <w:name w:val="annotation text"/>
    <w:basedOn w:val="Normal"/>
    <w:link w:val="CommentTextChar"/>
    <w:uiPriority w:val="99"/>
    <w:unhideWhenUsed/>
    <w:rsid w:val="00F36B51"/>
  </w:style>
  <w:style w:type="character" w:customStyle="1" w:styleId="CommentTextChar">
    <w:name w:val="Comment Text Char"/>
    <w:basedOn w:val="DefaultParagraphFont"/>
    <w:link w:val="CommentText"/>
    <w:uiPriority w:val="99"/>
    <w:rsid w:val="00F36B51"/>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6B51"/>
    <w:rPr>
      <w:b/>
      <w:bCs/>
    </w:rPr>
  </w:style>
  <w:style w:type="character" w:customStyle="1" w:styleId="CommentSubjectChar">
    <w:name w:val="Comment Subject Char"/>
    <w:basedOn w:val="CommentTextChar"/>
    <w:link w:val="CommentSubject"/>
    <w:uiPriority w:val="99"/>
    <w:semiHidden/>
    <w:rsid w:val="00F36B51"/>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22356432">
      <w:bodyDiv w:val="1"/>
      <w:marLeft w:val="0"/>
      <w:marRight w:val="0"/>
      <w:marTop w:val="0"/>
      <w:marBottom w:val="0"/>
      <w:divBdr>
        <w:top w:val="none" w:sz="0" w:space="0" w:color="auto"/>
        <w:left w:val="none" w:sz="0" w:space="0" w:color="auto"/>
        <w:bottom w:val="none" w:sz="0" w:space="0" w:color="auto"/>
        <w:right w:val="none" w:sz="0" w:space="0" w:color="auto"/>
      </w:divBdr>
      <w:divsChild>
        <w:div w:id="1460343137">
          <w:marLeft w:val="0"/>
          <w:marRight w:val="0"/>
          <w:marTop w:val="0"/>
          <w:marBottom w:val="0"/>
          <w:divBdr>
            <w:top w:val="none" w:sz="0" w:space="0" w:color="auto"/>
            <w:left w:val="none" w:sz="0" w:space="0" w:color="auto"/>
            <w:bottom w:val="none" w:sz="0" w:space="0" w:color="auto"/>
            <w:right w:val="none" w:sz="0" w:space="0" w:color="auto"/>
          </w:divBdr>
          <w:divsChild>
            <w:div w:id="1282373462">
              <w:marLeft w:val="0"/>
              <w:marRight w:val="0"/>
              <w:marTop w:val="0"/>
              <w:marBottom w:val="0"/>
              <w:divBdr>
                <w:top w:val="none" w:sz="0" w:space="0" w:color="auto"/>
                <w:left w:val="none" w:sz="0" w:space="0" w:color="auto"/>
                <w:bottom w:val="none" w:sz="0" w:space="0" w:color="auto"/>
                <w:right w:val="none" w:sz="0" w:space="0" w:color="auto"/>
              </w:divBdr>
              <w:divsChild>
                <w:div w:id="85230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2268643">
      <w:bodyDiv w:val="1"/>
      <w:marLeft w:val="0"/>
      <w:marRight w:val="0"/>
      <w:marTop w:val="0"/>
      <w:marBottom w:val="0"/>
      <w:divBdr>
        <w:top w:val="none" w:sz="0" w:space="0" w:color="auto"/>
        <w:left w:val="none" w:sz="0" w:space="0" w:color="auto"/>
        <w:bottom w:val="none" w:sz="0" w:space="0" w:color="auto"/>
        <w:right w:val="none" w:sz="0" w:space="0" w:color="auto"/>
      </w:divBdr>
      <w:divsChild>
        <w:div w:id="1531720800">
          <w:marLeft w:val="0"/>
          <w:marRight w:val="0"/>
          <w:marTop w:val="0"/>
          <w:marBottom w:val="0"/>
          <w:divBdr>
            <w:top w:val="none" w:sz="0" w:space="0" w:color="auto"/>
            <w:left w:val="none" w:sz="0" w:space="0" w:color="auto"/>
            <w:bottom w:val="none" w:sz="0" w:space="0" w:color="auto"/>
            <w:right w:val="none" w:sz="0" w:space="0" w:color="auto"/>
          </w:divBdr>
          <w:divsChild>
            <w:div w:id="330136393">
              <w:marLeft w:val="0"/>
              <w:marRight w:val="0"/>
              <w:marTop w:val="0"/>
              <w:marBottom w:val="0"/>
              <w:divBdr>
                <w:top w:val="none" w:sz="0" w:space="0" w:color="auto"/>
                <w:left w:val="none" w:sz="0" w:space="0" w:color="auto"/>
                <w:bottom w:val="none" w:sz="0" w:space="0" w:color="auto"/>
                <w:right w:val="none" w:sz="0" w:space="0" w:color="auto"/>
              </w:divBdr>
              <w:divsChild>
                <w:div w:id="143913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cljdevitre/2023_Kilauea-rapid-response-simulation" TargetMode="Externa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ljdevitre/2023_Kilauea-rapid-response-simulation" TargetMode="External"/><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A1701-4D58-4CDE-87A2-E39EB672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9</Pages>
  <Words>89654</Words>
  <Characters>511031</Characters>
  <Application>Microsoft Office Word</Application>
  <DocSecurity>0</DocSecurity>
  <Lines>4258</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Charlotte Devitre</cp:lastModifiedBy>
  <cp:revision>4</cp:revision>
  <dcterms:created xsi:type="dcterms:W3CDTF">2024-04-16T01:10:00Z</dcterms:created>
  <dcterms:modified xsi:type="dcterms:W3CDTF">2024-04-1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FEcqfh"/&gt;&lt;style id="http://www.zotero.org/styles/american-geophysical-union" hasBibliography="1" bibliographyStyleHasBeenSet="1"/&gt;&lt;prefs&gt;&lt;pref name="fieldType" value="Field"/&gt;&lt;/prefs&gt;&lt;/data&gt;</vt:lpwstr>
  </property>
</Properties>
</file>